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15C1823A" w:rsidR="00A11527" w:rsidRPr="00542C1B" w:rsidRDefault="00A11527" w:rsidP="00A11527">
      <w:r w:rsidRPr="00542C1B">
        <w:t>Mehmet U. Caglar</w:t>
      </w:r>
      <w:r w:rsidR="002E584D" w:rsidRPr="002E584D">
        <w:rPr>
          <w:vertAlign w:val="superscript"/>
        </w:rPr>
        <w:t>1, 2, 3</w:t>
      </w:r>
      <w:r w:rsidR="00AB3B3E" w:rsidRPr="00AB3B3E">
        <w:t>*</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3E5878">
        <w:t>, Aurko Dasgupta</w:t>
      </w:r>
      <w:r w:rsidR="002E584D">
        <w:rPr>
          <w:vertAlign w:val="superscript"/>
        </w:rPr>
        <w:t xml:space="preserve">3, </w:t>
      </w:r>
      <w:r w:rsidR="002E584D" w:rsidRPr="002E584D">
        <w:rPr>
          <w:vertAlign w:val="superscript"/>
        </w:rPr>
        <w:t>4</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2E584D" w:rsidRPr="002E584D">
        <w:rPr>
          <w:vertAlign w:val="superscript"/>
        </w:rPr>
        <w:t>7, 8</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171B87DB" w:rsidR="007278D7" w:rsidRDefault="002E584D" w:rsidP="00A11527">
      <w:r w:rsidRPr="002E584D">
        <w:rPr>
          <w:vertAlign w:val="superscript"/>
        </w:rPr>
        <w:t>1</w:t>
      </w:r>
      <w:r w:rsidRPr="002E584D">
        <w:t>Department of Integrative Biology</w:t>
      </w:r>
      <w:r>
        <w:t>, The University of Texas at Austin</w:t>
      </w:r>
    </w:p>
    <w:p w14:paraId="3C034515" w14:textId="16379F3F" w:rsidR="002E584D" w:rsidRDefault="002E584D" w:rsidP="00A11527">
      <w:r w:rsidRPr="002E584D">
        <w:rPr>
          <w:vertAlign w:val="superscript"/>
        </w:rPr>
        <w:t>2</w:t>
      </w:r>
      <w:r>
        <w:t>Center for Computational Biology and Bioinformatics, The University of Texas at Austin</w:t>
      </w:r>
    </w:p>
    <w:p w14:paraId="2428490B" w14:textId="6EE500B0" w:rsidR="002E584D" w:rsidRDefault="002E584D" w:rsidP="00A11527">
      <w:r w:rsidRPr="002E584D">
        <w:rPr>
          <w:vertAlign w:val="superscript"/>
        </w:rPr>
        <w:t>3</w:t>
      </w:r>
      <w:r>
        <w:t>Institute for Cellular and Molecular Biology, The University of Texas at Austin</w:t>
      </w:r>
    </w:p>
    <w:p w14:paraId="6EB8ACEF" w14:textId="3DCF4CF4" w:rsidR="002E584D" w:rsidRDefault="002E584D" w:rsidP="00A11527">
      <w:r w:rsidRPr="002E584D">
        <w:rPr>
          <w:vertAlign w:val="superscript"/>
        </w:rPr>
        <w:t>4</w:t>
      </w:r>
      <w:r>
        <w:t>Center for Systems and Synthetic Biology, The University of Texas at Austin</w:t>
      </w:r>
    </w:p>
    <w:p w14:paraId="54C7F77E" w14:textId="296CB851" w:rsidR="002E584D" w:rsidRDefault="002E584D" w:rsidP="00A11527">
      <w:r w:rsidRPr="002E584D">
        <w:rPr>
          <w:vertAlign w:val="superscript"/>
        </w:rPr>
        <w:t>5</w:t>
      </w:r>
      <w:r>
        <w:t>Department of Molecular Biosciences, The University of Texas at Austin</w:t>
      </w:r>
    </w:p>
    <w:p w14:paraId="17E56704" w14:textId="2A55697D" w:rsidR="002E584D" w:rsidRDefault="002E584D" w:rsidP="002E584D">
      <w:r w:rsidRPr="002E584D">
        <w:rPr>
          <w:vertAlign w:val="superscript"/>
        </w:rPr>
        <w:t>6</w:t>
      </w:r>
      <w:r w:rsidRPr="002E584D">
        <w:t>Department of Organismic and Evolutionary Biology, Harvard University</w:t>
      </w:r>
    </w:p>
    <w:p w14:paraId="68B23AD8" w14:textId="77777777" w:rsidR="002E584D" w:rsidRDefault="002E584D" w:rsidP="002E584D">
      <w:r w:rsidRPr="002E584D">
        <w:rPr>
          <w:vertAlign w:val="superscript"/>
        </w:rPr>
        <w:t>7</w:t>
      </w:r>
      <w:r w:rsidRPr="002E584D">
        <w:t>Department of Biological Sciences, University of Idaho, Moscow, Idaho</w:t>
      </w:r>
    </w:p>
    <w:p w14:paraId="4F95C975" w14:textId="453EB0E7" w:rsidR="002E584D" w:rsidRPr="002E584D" w:rsidRDefault="002E584D" w:rsidP="002E584D">
      <w:r w:rsidRPr="002E584D">
        <w:rPr>
          <w:vertAlign w:val="superscript"/>
        </w:rPr>
        <w:t>8</w:t>
      </w:r>
      <w:r w:rsidRPr="002E584D">
        <w:t>Institute for Bioinformatics and Evolutionary Studies, University of Idaho, Moscow, Idaho</w:t>
      </w:r>
    </w:p>
    <w:p w14:paraId="3974D451" w14:textId="32507B5E" w:rsidR="002E584D" w:rsidRDefault="002E584D" w:rsidP="00A11527"/>
    <w:p w14:paraId="12A94C43" w14:textId="40F4F7D8" w:rsidR="002E584D" w:rsidRPr="002E584D" w:rsidRDefault="002E584D" w:rsidP="002E584D">
      <w:r>
        <w:t>*Corresponding author:</w:t>
      </w:r>
      <w:r w:rsidR="00AB3B3E">
        <w:t xml:space="preserve"> </w:t>
      </w:r>
      <w:hyperlink r:id="rId9" w:history="1">
        <w:r w:rsidR="00AB3B3E" w:rsidRPr="009B0B8B">
          <w:rPr>
            <w:rStyle w:val="Hyperlink"/>
          </w:rPr>
          <w:t>umut.caglar@gmail.com</w:t>
        </w:r>
      </w:hyperlink>
      <w:r w:rsidR="00AB3B3E">
        <w:t xml:space="preserve"> (MUC);</w:t>
      </w:r>
      <w:r>
        <w:t xml:space="preserve"> </w:t>
      </w:r>
      <w:hyperlink r:id="rId10" w:history="1">
        <w:r w:rsidRPr="002E584D">
          <w:rPr>
            <w:rStyle w:val="Hyperlink"/>
          </w:rPr>
          <w:t>marcotte@icmb.utexas.edu</w:t>
        </w:r>
      </w:hyperlink>
      <w:r w:rsidRPr="002E584D">
        <w:t> (EMM);</w:t>
      </w:r>
      <w:r>
        <w:t xml:space="preserve"> </w:t>
      </w:r>
      <w:hyperlink r:id="rId11" w:history="1">
        <w:r w:rsidRPr="002E584D">
          <w:rPr>
            <w:rStyle w:val="Hyperlink"/>
          </w:rPr>
          <w:t>jbarrick@cm.utexas.edu</w:t>
        </w:r>
      </w:hyperlink>
      <w:r w:rsidRPr="002E584D">
        <w:t> (JEB); </w:t>
      </w:r>
      <w:hyperlink r:id="rId12" w:history="1">
        <w:r w:rsidRPr="002E584D">
          <w:rPr>
            <w:rStyle w:val="Hyperlink"/>
          </w:rPr>
          <w:t>wilke@austin.utexas.edu</w:t>
        </w:r>
      </w:hyperlink>
      <w:r>
        <w:t xml:space="preserve"> (COW)</w:t>
      </w:r>
    </w:p>
    <w:p w14:paraId="59538896" w14:textId="74ABD0EF" w:rsidR="002E584D" w:rsidRPr="00A11527" w:rsidRDefault="002E584D"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1CF0C1BA"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cheap 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16D4A70B"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engineering biology</w:t>
      </w:r>
      <w:r w:rsidR="00315216" w:rsidRPr="00043BB9">
        <w:rPr>
          <w:color w:val="000000" w:themeColor="text1"/>
        </w:rPr>
        <w:fldChar w:fldCharType="begin"/>
      </w:r>
      <w:r w:rsidR="005F0BA1">
        <w:rPr>
          <w:color w:val="000000" w:themeColor="text1"/>
        </w:rPr>
        <w:instrText xml:space="preserve"> ADDIN ZOTERO_ITEM CSL_CITATION {"citationID":"nYoZQkZI","properties":{"unsorted":true,"formattedCitation":"{\\rtf \\super 1\\nosupersub{}}","plainCitation":"1"},"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w:t>
      </w:r>
      <w:r w:rsidR="00F9749E">
        <w:rPr>
          <w:color w:val="000000" w:themeColor="text1"/>
        </w:rPr>
        <w:lastRenderedPageBreak/>
        <w:t xml:space="preserve">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5F0BA1">
        <w:rPr>
          <w:color w:val="000000" w:themeColor="text1"/>
        </w:rPr>
        <w:instrText xml:space="preserve"> ADDIN ZOTERO_ITEM CSL_CITATION {"citationID":"1q76cb1und","properties":{"formattedCitation":"{\\rtf \\super 2\\nosupersub{}}","plainCitation":"2"},"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w:t>
      </w:r>
      <w:r w:rsidR="00DC7EA0">
        <w:rPr>
          <w:color w:val="000000" w:themeColor="text1"/>
        </w:rPr>
        <w:t xml:space="preserve">that is </w:t>
      </w:r>
      <w:r w:rsidR="00F9749E">
        <w:rPr>
          <w:color w:val="000000" w:themeColor="text1"/>
        </w:rPr>
        <w:t xml:space="preserve">derived from different </w:t>
      </w:r>
      <w:r w:rsidR="00DC7EA0">
        <w:rPr>
          <w:color w:val="000000" w:themeColor="text1"/>
        </w:rPr>
        <w:t xml:space="preserve">types of </w:t>
      </w:r>
      <w:r w:rsidR="00F9749E">
        <w:rPr>
          <w:color w:val="000000" w:themeColor="text1"/>
        </w:rPr>
        <w:t xml:space="preserve">high-throughput </w:t>
      </w:r>
      <w:r w:rsidR="006131A8">
        <w:rPr>
          <w:color w:val="000000" w:themeColor="text1"/>
        </w:rPr>
        <w:t>measurement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5F0BA1">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06AE2959"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under 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5F0BA1">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w:t>
      </w:r>
      <w:r w:rsidR="00635190">
        <w:rPr>
          <w:color w:val="000000" w:themeColor="text1"/>
        </w:rPr>
        <w:t>n</w:t>
      </w:r>
      <w:r w:rsidR="009D10CD" w:rsidRPr="009D10CD">
        <w:rPr>
          <w:color w:val="000000" w:themeColor="text1"/>
        </w:rPr>
        <w:t xml:space="preserve"> cells grow</w:t>
      </w:r>
      <w:r w:rsidR="001B146F">
        <w:rPr>
          <w:color w:val="000000" w:themeColor="text1"/>
        </w:rPr>
        <w:t>ing</w:t>
      </w:r>
      <w:r w:rsidR="009D10CD" w:rsidRPr="009D10CD">
        <w:rPr>
          <w:color w:val="000000" w:themeColor="text1"/>
        </w:rPr>
        <w:t xml:space="preserve"> at high density, expression of most amino</w:t>
      </w:r>
      <w:r w:rsidR="00737E49">
        <w:rPr>
          <w:color w:val="000000" w:themeColor="text1"/>
        </w:rPr>
        <w:t xml:space="preserve"> </w:t>
      </w:r>
      <w:r w:rsidR="009D10CD" w:rsidRPr="009D10CD">
        <w:rPr>
          <w:color w:val="000000" w:themeColor="text1"/>
        </w:rPr>
        <w:t>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 xml:space="preserve">ing </w:t>
      </w:r>
      <w:r w:rsidR="00A07A5D">
        <w:rPr>
          <w:color w:val="000000" w:themeColor="text1"/>
        </w:rPr>
        <w:t xml:space="preserve"> stresses</w:t>
      </w:r>
      <w:r w:rsidR="00CA5118" w:rsidRPr="009D10CD">
        <w:rPr>
          <w:color w:val="000000" w:themeColor="text1"/>
        </w:rPr>
        <w:t xml:space="preserve"> </w:t>
      </w:r>
      <w:r w:rsidR="00A07A5D">
        <w:rPr>
          <w:color w:val="000000" w:themeColor="text1"/>
        </w:rPr>
        <w:t>that</w:t>
      </w:r>
      <w:r w:rsidR="00CA5118" w:rsidRPr="009D10CD">
        <w:rPr>
          <w:color w:val="000000" w:themeColor="text1"/>
        </w:rPr>
        <w:t xml:space="preserve"> </w:t>
      </w:r>
      <w:r w:rsidR="00A07A5D">
        <w:rPr>
          <w:color w:val="000000" w:themeColor="text1"/>
        </w:rPr>
        <w:t xml:space="preserve">these </w:t>
      </w:r>
      <w:r w:rsidR="00CA5118" w:rsidRPr="009D10CD">
        <w:rPr>
          <w:color w:val="000000" w:themeColor="text1"/>
        </w:rPr>
        <w:t>cells</w:t>
      </w:r>
      <w:r w:rsidR="00A07A5D">
        <w:rPr>
          <w:color w:val="000000" w:themeColor="text1"/>
        </w:rPr>
        <w:t xml:space="preserve"> experience</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5F0BA1">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150EA6">
        <w:rPr>
          <w:color w:val="000000" w:themeColor="text1"/>
        </w:rPr>
        <w:instrText xml:space="preserve"> ADDIN ZOTERO_ITEM CSL_CITATION {"citationID":"tKPaFkFP","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B45F0F" w:rsidRPr="00B45F0F">
        <w:rPr>
          <w:color w:val="000000" w:themeColor="text1"/>
        </w:rPr>
        <w:fldChar w:fldCharType="separate"/>
      </w:r>
      <w:r w:rsidR="00150EA6" w:rsidRPr="00150EA6">
        <w:rPr>
          <w:rFonts w:ascii="Calibri"/>
          <w:color w:val="000000"/>
          <w:vertAlign w:val="superscript"/>
        </w:rPr>
        <w:t>10</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A few 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different conditions</w:t>
      </w:r>
      <w:r w:rsidR="009D10CD">
        <w:rPr>
          <w:color w:val="000000" w:themeColor="text1"/>
        </w:rPr>
        <w:fldChar w:fldCharType="begin"/>
      </w:r>
      <w:r w:rsidR="00150EA6">
        <w:rPr>
          <w:color w:val="000000" w:themeColor="text1"/>
        </w:rPr>
        <w:instrText xml:space="preserve"> ADDIN ZOTERO_ITEM CSL_CITATION {"citationID":"VIAOyhUw","properties":{"formattedCitation":"{\\rtf \\super 11\\uc0\\u8211{}14\\nosupersub{}}","plainCitation":"11–14"},"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9D10CD">
        <w:rPr>
          <w:color w:val="000000" w:themeColor="text1"/>
        </w:rPr>
        <w:fldChar w:fldCharType="separate"/>
      </w:r>
      <w:r w:rsidR="00150EA6" w:rsidRPr="00150EA6">
        <w:rPr>
          <w:rFonts w:ascii="Calibri"/>
          <w:color w:val="000000"/>
          <w:vertAlign w:val="superscript"/>
        </w:rPr>
        <w:t>11–14</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205787C6"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We also measured central metabolic fluxes for a subset of conditions using glucose as carbon source (</w:t>
      </w:r>
      <w:r w:rsidR="002B581E">
        <w:t xml:space="preserve">Supplementary </w:t>
      </w:r>
      <w:r w:rsidR="005C33B3">
        <w:t xml:space="preserve">Table S1). </w:t>
      </w:r>
      <w:r>
        <w:t>Results from one of these conditions, long-term glucose starvation, have been presented previously</w:t>
      </w:r>
      <w:r>
        <w:fldChar w:fldCharType="begin"/>
      </w:r>
      <w:r w:rsidR="00150EA6">
        <w:instrText xml:space="preserve"> ADDIN ZOTERO_ITEM CSL_CITATION {"citationID":"FtmdxqOM","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fldChar w:fldCharType="separate"/>
      </w:r>
      <w:r w:rsidR="00150EA6" w:rsidRPr="00150EA6">
        <w:rPr>
          <w:rFonts w:ascii="Calibri"/>
          <w:vertAlign w:val="superscript"/>
        </w:rPr>
        <w:t>10</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stress. </w:t>
      </w:r>
    </w:p>
    <w:p w14:paraId="0DF99862" w14:textId="3978B3B2" w:rsidR="00FC5D83" w:rsidRPr="00FC5D83" w:rsidRDefault="00FC5D83" w:rsidP="0077747E">
      <w:pPr>
        <w:tabs>
          <w:tab w:val="left" w:pos="6245"/>
        </w:tabs>
      </w:pPr>
    </w:p>
    <w:p w14:paraId="7F6DBB6F" w14:textId="64DF1653"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150EA6">
        <w:instrText xml:space="preserve"> ADDIN ZOTERO_ITEM CSL_CITATION {"citationID":"soX3TNSf","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881210">
        <w:fldChar w:fldCharType="separate"/>
      </w:r>
      <w:r w:rsidR="00150EA6" w:rsidRPr="00150EA6">
        <w:rPr>
          <w:rFonts w:ascii="Calibri"/>
          <w:vertAlign w:val="superscript"/>
        </w:rPr>
        <w:t>10</w:t>
      </w:r>
      <w:r w:rsidR="00881210">
        <w:fldChar w:fldCharType="end"/>
      </w:r>
      <w:r w:rsidR="00881210">
        <w:t xml:space="preserve">. All resulting data sets were carefully checked for quality, normalized, and log-transformed. </w:t>
      </w:r>
      <w:r w:rsidR="00640049" w:rsidRPr="00640049">
        <w:t>O</w:t>
      </w:r>
      <w:r w:rsidRPr="00640049">
        <w:t xml:space="preserve">ur </w:t>
      </w:r>
      <w:r w:rsidRPr="00640049">
        <w:lastRenderedPageBreak/>
        <w:t xml:space="preserve">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150EA6">
        <w:t xml:space="preserve"> </w:t>
      </w:r>
      <w:r w:rsidR="00150EA6" w:rsidRPr="00640049">
        <w:t>(</w:t>
      </w:r>
      <w:r w:rsidR="00150EA6">
        <w:t xml:space="preserve">Supplementary </w:t>
      </w:r>
      <w:r w:rsidR="00150EA6" w:rsidRPr="00640049">
        <w:t xml:space="preserve">Table </w:t>
      </w:r>
      <w:r w:rsidR="00150EA6">
        <w:t>S</w:t>
      </w:r>
      <w:r w:rsidR="00150EA6" w:rsidRPr="00640049">
        <w:t>1)</w:t>
      </w:r>
      <w:r w:rsidR="00F16271" w:rsidRPr="00640049">
        <w:t xml:space="preserve"> </w:t>
      </w:r>
      <w:r w:rsidR="00F8621A">
        <w:t>59 of</w:t>
      </w:r>
      <w:r w:rsidR="00150EA6">
        <w:t xml:space="preserve"> the flux samples</w:t>
      </w:r>
      <w:r w:rsidR="005C33B3">
        <w:t xml:space="preserve">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w:t>
      </w:r>
      <w:r w:rsidR="00F16271" w:rsidRPr="00640049">
        <w:t>.</w:t>
      </w:r>
    </w:p>
    <w:p w14:paraId="43216E4D" w14:textId="70AEFF98" w:rsidR="002A6E4A" w:rsidRDefault="002A6E4A" w:rsidP="007B145B"/>
    <w:p w14:paraId="77ED53FB" w14:textId="62F2E8E4" w:rsidR="006F70EB" w:rsidRDefault="00881210" w:rsidP="006F70EB">
      <w:r>
        <w:t xml:space="preserve">Our raw RNA-seq data </w:t>
      </w:r>
      <w:r w:rsidR="002A6E4A">
        <w:t xml:space="preserve">covers </w:t>
      </w:r>
      <w:r w:rsidR="007B145B" w:rsidRPr="00C16CA5">
        <w:t xml:space="preserve">4279 </w:t>
      </w:r>
      <w:r>
        <w:t>dis</w:t>
      </w:r>
      <w:r w:rsidR="008217C8">
        <w:t xml:space="preserve">tinct mRNAs, </w:t>
      </w:r>
      <w:r w:rsidR="002A6E4A">
        <w:t>our protein data covers 4201 distinct proteins</w:t>
      </w:r>
      <w:r w:rsidR="005C33B3">
        <w:t>,</w:t>
      </w:r>
      <w:r w:rsidR="008217C8">
        <w:t xml:space="preserve"> and </w:t>
      </w:r>
      <w:r w:rsidR="005C33B3">
        <w:t>flux</w:t>
      </w:r>
      <w:r w:rsidR="008217C8">
        <w:t xml:space="preserve"> data covers 13 different </w:t>
      </w:r>
      <w:r w:rsidR="007F0E96">
        <w:t>metabolic reaction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D67E01">
        <w:t>4</w:t>
      </w:r>
      <w:r w:rsidR="008F5AAF">
        <w:t>.</w:t>
      </w:r>
    </w:p>
    <w:p w14:paraId="15A3B659" w14:textId="77777777" w:rsidR="00372924" w:rsidRDefault="00372924" w:rsidP="006F70EB"/>
    <w:p w14:paraId="44973944" w14:textId="029A8874" w:rsidR="00372924" w:rsidRDefault="00AA45EE" w:rsidP="006F70EB">
      <w:pPr>
        <w:rPr>
          <w:i/>
        </w:rPr>
      </w:pPr>
      <w:r w:rsidRPr="003F413A">
        <w:t>Finally, we measured growth rate</w:t>
      </w:r>
      <w:r w:rsidR="007F0E96">
        <w:t>s</w:t>
      </w:r>
      <w:r w:rsidRPr="003F413A">
        <w:t xml:space="preserve"> in exponential phase for all experimental conditions.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69CE3C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w:t>
      </w:r>
      <w:r w:rsidR="00AA4FB1">
        <w:t>4</w:t>
      </w:r>
      <w:r w:rsidRPr="00B67655">
        <w:t xml:space="preserve">).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1A9FAE6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 We then converted each mean cophenetic distance into a </w:t>
      </w:r>
      <w:r w:rsidRPr="00B002D1">
        <w:rPr>
          <w:i/>
        </w:rPr>
        <w:t>z</w:t>
      </w:r>
      <w:r w:rsidRPr="00526C9C">
        <w:t>-score</w:t>
      </w:r>
      <w:r w:rsidRPr="00B67655">
        <w:t xml:space="preserve">, by resampling mean cophenetic distances from dendograms with reshuffled leaf assignments. 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560C654A" w14:textId="123E4636"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lastRenderedPageBreak/>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7229C2" w:rsidRPr="00F16271">
        <w:rPr>
          <w:color w:val="auto"/>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00F9749E">
        <w:rPr>
          <w:rFonts w:eastAsiaTheme="minorEastAsia" w:cstheme="minorBidi"/>
          <w:b w:val="0"/>
          <w:bCs w:val="0"/>
          <w:color w:val="auto"/>
          <w:vertAlign w:val="superscript"/>
        </w:rPr>
        <w:t>+</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F16271">
        <w:rPr>
          <w:color w:val="auto"/>
        </w:rPr>
        <w:t>−</w:t>
      </w:r>
      <w:r w:rsidR="00526C9C">
        <w:rPr>
          <w:rFonts w:eastAsiaTheme="minorEastAsia" w:cstheme="minorBidi"/>
          <w:b w:val="0"/>
          <w:bCs w:val="0"/>
          <w:color w:val="auto"/>
        </w:rPr>
        <w:t xml:space="preserve">1.54 and </w:t>
      </w:r>
      <w:r w:rsidR="007229C2" w:rsidRPr="00F16271">
        <w:rPr>
          <w:color w:val="auto"/>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score for batch number</w:t>
      </w:r>
      <w:r w:rsidR="003D76B4">
        <w:rPr>
          <w:rFonts w:eastAsiaTheme="minorEastAsia" w:cstheme="minorBidi"/>
          <w:b w:val="0"/>
          <w:bCs w:val="0"/>
          <w:color w:val="auto"/>
        </w:rPr>
        <w:t>, w</w:t>
      </w:r>
      <w:r w:rsidR="003D76B4" w:rsidRPr="00D51D05">
        <w:rPr>
          <w:rFonts w:eastAsiaTheme="minorEastAsia" w:cstheme="minorBidi"/>
          <w:b w:val="0"/>
          <w:bCs w:val="0"/>
          <w:color w:val="auto"/>
        </w:rPr>
        <w:t>e</w:t>
      </w:r>
      <w:r w:rsidR="003D76B4" w:rsidRPr="00D51D05">
        <w:rPr>
          <w:rFonts w:eastAsiaTheme="minorEastAsia" w:cstheme="minorBidi"/>
          <w:b w:val="0"/>
          <w:bCs w:val="0"/>
        </w:rPr>
        <w:t xml:space="preserve"> </w:t>
      </w:r>
      <w:r w:rsidR="003D76B4" w:rsidRPr="00B67655">
        <w:rPr>
          <w:rFonts w:eastAsiaTheme="minorEastAsia" w:cstheme="minorBidi"/>
          <w:b w:val="0"/>
          <w:bCs w:val="0"/>
          <w:color w:val="auto"/>
        </w:rPr>
        <w:t xml:space="preserve">found that batch effects </w:t>
      </w:r>
      <w:r w:rsidR="003D76B4">
        <w:rPr>
          <w:rFonts w:eastAsiaTheme="minorEastAsia" w:cstheme="minorBidi"/>
          <w:b w:val="0"/>
          <w:bCs w:val="0"/>
          <w:color w:val="auto"/>
        </w:rPr>
        <w:t xml:space="preserve">also significantly influenced </w:t>
      </w:r>
      <w:r w:rsidR="003D76B4" w:rsidRPr="00B67655">
        <w:rPr>
          <w:rFonts w:eastAsiaTheme="minorEastAsia" w:cstheme="minorBidi"/>
          <w:b w:val="0"/>
          <w:bCs w:val="0"/>
          <w:color w:val="auto"/>
        </w:rPr>
        <w:t>mRNA abundances,</w:t>
      </w:r>
      <w:r w:rsidR="003D76B4">
        <w:rPr>
          <w:rFonts w:eastAsiaTheme="minorEastAsia" w:cstheme="minorBidi"/>
          <w:b w:val="0"/>
          <w:bCs w:val="0"/>
          <w:color w:val="auto"/>
        </w:rPr>
        <w:t xml:space="preserve"> with</w:t>
      </w:r>
      <w:r w:rsidR="003D76B4" w:rsidRPr="00B67655">
        <w:rPr>
          <w:rFonts w:eastAsiaTheme="minorEastAsia" w:cstheme="minorBidi"/>
          <w:b w:val="0"/>
          <w:bCs w:val="0"/>
          <w:color w:val="auto"/>
        </w:rPr>
        <w:t xml:space="preserve"> </w:t>
      </w:r>
      <w:r w:rsidR="003D76B4" w:rsidRPr="0067765D">
        <w:rPr>
          <w:rFonts w:eastAsiaTheme="minorEastAsia" w:cstheme="minorBidi"/>
          <w:b w:val="0"/>
          <w:bCs w:val="0"/>
          <w:i/>
          <w:color w:val="auto"/>
        </w:rPr>
        <w:t>z</w:t>
      </w:r>
      <w:r w:rsidR="003D76B4">
        <w:rPr>
          <w:rFonts w:eastAsiaTheme="minorEastAsia" w:cstheme="minorBidi"/>
          <w:b w:val="0"/>
          <w:bCs w:val="0"/>
          <w:color w:val="auto"/>
        </w:rPr>
        <w:t xml:space="preserve"> =</w:t>
      </w:r>
      <w:r w:rsidR="003D76B4" w:rsidRPr="00F16271">
        <w:rPr>
          <w:rFonts w:eastAsiaTheme="minorEastAsia" w:cstheme="minorBidi"/>
          <w:b w:val="0"/>
          <w:bCs w:val="0"/>
          <w:color w:val="auto"/>
        </w:rPr>
        <w:t xml:space="preserve"> </w:t>
      </w:r>
      <w:r w:rsidR="003D76B4" w:rsidRPr="00F16271">
        <w:rPr>
          <w:color w:val="auto"/>
        </w:rPr>
        <w:t>−</w:t>
      </w:r>
      <w:r w:rsidR="003D76B4" w:rsidRPr="00B67655">
        <w:rPr>
          <w:rFonts w:eastAsiaTheme="minorEastAsia" w:cstheme="minorBidi"/>
          <w:b w:val="0"/>
          <w:bCs w:val="0"/>
          <w:color w:val="auto"/>
        </w:rPr>
        <w:t>2.82.</w:t>
      </w:r>
      <w:r w:rsidR="003D76B4">
        <w:rPr>
          <w:rFonts w:eastAsiaTheme="minorEastAsia" w:cstheme="minorBidi"/>
          <w:b w:val="0"/>
          <w:bCs w:val="0"/>
          <w:color w:val="auto"/>
        </w:rPr>
        <w:t xml:space="preserve"> Batch number here represents cultures grown at the same time</w:t>
      </w:r>
      <w:r w:rsidR="00F9749E">
        <w:rPr>
          <w:rFonts w:eastAsiaTheme="minorEastAsia" w:cstheme="minorBidi"/>
          <w:b w:val="0"/>
          <w:bCs w:val="0"/>
          <w:color w:val="auto"/>
        </w:rPr>
        <w:t>, in parallel. Thus, batch effects may represent fluctuations in incubator temperatures, slight differences in growth medium composition or water quality, or effects of reviving the initial inoculum of cells, among other possibilities.</w:t>
      </w:r>
      <w:r w:rsidR="008C75B1" w:rsidRPr="00D51D05">
        <w:rPr>
          <w:rFonts w:eastAsiaTheme="minorEastAsia" w:cstheme="minorBidi"/>
          <w:b w:val="0"/>
          <w:bCs w:val="0"/>
          <w:color w:val="auto"/>
        </w:rPr>
        <w:t xml:space="preserve"> </w:t>
      </w:r>
    </w:p>
    <w:p w14:paraId="56C3ABC8" w14:textId="4CE504EA"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F16271">
        <w:rPr>
          <w:color w:val="auto"/>
        </w:rPr>
        <w:t>−</w:t>
      </w:r>
      <w:r w:rsidR="00944057" w:rsidRPr="00F16271">
        <w:rPr>
          <w:rFonts w:eastAsiaTheme="minorEastAsia" w:cstheme="minorBidi"/>
          <w:b w:val="0"/>
          <w:bCs w:val="0"/>
          <w:color w:val="auto"/>
        </w:rPr>
        <w:t>4</w:t>
      </w:r>
      <w:r w:rsidR="00944057">
        <w:rPr>
          <w:rFonts w:eastAsiaTheme="minorEastAsia" w:cstheme="minorBidi"/>
          <w:b w:val="0"/>
          <w:bCs w:val="0"/>
          <w:color w:val="auto"/>
        </w:rPr>
        <w:t xml:space="preserve">.78, </w:t>
      </w:r>
      <w:r w:rsidR="007229C2" w:rsidRPr="00F16271">
        <w:rPr>
          <w:color w:val="auto"/>
        </w:rPr>
        <w:t>−</w:t>
      </w:r>
      <w:r w:rsidR="00944057">
        <w:rPr>
          <w:rFonts w:eastAsiaTheme="minorEastAsia" w:cstheme="minorBidi"/>
          <w:b w:val="0"/>
          <w:bCs w:val="0"/>
          <w:color w:val="auto"/>
        </w:rPr>
        <w:t xml:space="preserve">4.21, and </w:t>
      </w:r>
      <w:r w:rsidR="007229C2" w:rsidRPr="00F16271">
        <w:rPr>
          <w:color w:val="auto"/>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7229C2" w:rsidRPr="00F16271">
        <w:rPr>
          <w:color w:val="auto"/>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02E44609"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w:t>
      </w:r>
      <w:r w:rsidR="00B67655" w:rsidRPr="00B67655">
        <w:rPr>
          <w:rFonts w:eastAsiaTheme="minorEastAsia" w:cstheme="minorBidi"/>
          <w:b w:val="0"/>
          <w:bCs w:val="0"/>
          <w:color w:val="auto"/>
        </w:rPr>
        <w:t xml:space="preserve"> and carbon source</w:t>
      </w:r>
      <w:r w:rsidR="003D76B4">
        <w:rPr>
          <w:rFonts w:eastAsiaTheme="minorEastAsia" w:cstheme="minorBidi"/>
          <w:b w:val="0"/>
          <w:bCs w:val="0"/>
          <w:color w:val="auto"/>
        </w:rPr>
        <w:t>, effects that were</w:t>
      </w:r>
      <w:r w:rsidR="0041515C">
        <w:rPr>
          <w:rFonts w:eastAsiaTheme="minorEastAsia" w:cstheme="minorBidi"/>
          <w:b w:val="0"/>
          <w:bCs w:val="0"/>
          <w:color w:val="auto"/>
        </w:rPr>
        <w:t xml:space="preserve"> no</w:t>
      </w:r>
      <w:r>
        <w:rPr>
          <w:rFonts w:eastAsiaTheme="minorEastAsia" w:cstheme="minorBidi"/>
          <w:b w:val="0"/>
          <w:bCs w:val="0"/>
          <w:color w:val="auto"/>
        </w:rPr>
        <w:t>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6719E915"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150EA6">
        <w:rPr>
          <w:color w:val="000000" w:themeColor="text1"/>
        </w:rPr>
        <w:instrText xml:space="preserve"> ADDIN ZOTERO_ITEM CSL_CITATION {"citationID":"Ml4OLZh6","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150EA6" w:rsidRPr="0083485A">
        <w:rPr>
          <w:rFonts w:ascii="Calibri"/>
          <w:color w:val="000000"/>
          <w:vertAlign w:val="superscript"/>
        </w:rPr>
        <w:t>15</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002006F0">
        <w:rPr>
          <w:color w:val="000000" w:themeColor="text1"/>
        </w:rPr>
        <w:t>d the reference condition to be</w:t>
      </w:r>
      <w:r w:rsidRPr="00964F22">
        <w:rPr>
          <w:color w:val="000000" w:themeColor="text1"/>
        </w:rPr>
        <w:t xml:space="preserve"> glucose as carbon source,</w:t>
      </w:r>
      <w:r w:rsidR="00B2175E">
        <w:rPr>
          <w:color w:val="000000" w:themeColor="text1"/>
        </w:rPr>
        <w:t xml:space="preserve"> with </w:t>
      </w:r>
      <w:r w:rsidR="00D51D05" w:rsidRPr="00964F22">
        <w:rPr>
          <w:color w:val="000000" w:themeColor="text1"/>
        </w:rPr>
        <w:t>5</w:t>
      </w:r>
      <w:r w:rsidR="00E9363E">
        <w:rPr>
          <w:color w:val="000000" w:themeColor="text1"/>
        </w:rPr>
        <w:t xml:space="preserve"> </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w:t>
      </w:r>
      <w:r w:rsidR="006D1FF6" w:rsidRPr="00964F22">
        <w:rPr>
          <w:color w:val="000000" w:themeColor="text1"/>
        </w:rPr>
        <w:t xml:space="preserve"> </w:t>
      </w:r>
      <w:r w:rsidRPr="00964F22">
        <w:rPr>
          <w:color w:val="000000" w:themeColor="text1"/>
        </w:rPr>
        <w:t xml:space="preserve">and </w:t>
      </w:r>
      <w:r w:rsidR="00613136" w:rsidRPr="00964F22">
        <w:rPr>
          <w:color w:val="000000" w:themeColor="text1"/>
        </w:rPr>
        <w:t>0.8</w:t>
      </w:r>
      <w:r w:rsidR="00E9363E">
        <w:rPr>
          <w:color w:val="000000" w:themeColor="text1"/>
        </w:rPr>
        <w:t xml:space="preserve"> </w:t>
      </w:r>
      <w:r w:rsidR="00613136" w:rsidRPr="00964F22">
        <w:rPr>
          <w:color w:val="000000" w:themeColor="text1"/>
        </w:rPr>
        <w:t>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150EA6">
        <w:rPr>
          <w:bCs/>
          <w:color w:val="000000" w:themeColor="text1"/>
        </w:rPr>
        <w:instrText xml:space="preserve"> ADDIN ZOTERO_ITEM CSL_CITATION {"citationID":"jBMOY2c9","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2006F0" w:rsidRPr="00964F22">
        <w:rPr>
          <w:bCs/>
          <w:color w:val="000000" w:themeColor="text1"/>
        </w:rPr>
        <w:fldChar w:fldCharType="separate"/>
      </w:r>
      <w:r w:rsidR="00150EA6" w:rsidRPr="0083485A">
        <w:rPr>
          <w:rFonts w:ascii="Calibri"/>
          <w:color w:val="000000"/>
          <w:vertAlign w:val="superscript"/>
        </w:rPr>
        <w:t>10</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 Note that a detailed comparison of reference exponential phase vs. reference stationary phase has already been published</w:t>
      </w:r>
      <w:r w:rsidR="0021376A" w:rsidRPr="00964F22">
        <w:rPr>
          <w:bCs/>
          <w:color w:val="000000" w:themeColor="text1"/>
        </w:rPr>
        <w:fldChar w:fldCharType="begin"/>
      </w:r>
      <w:r w:rsidR="00150EA6">
        <w:rPr>
          <w:bCs/>
          <w:color w:val="000000" w:themeColor="text1"/>
        </w:rPr>
        <w:instrText xml:space="preserve"> ADDIN ZOTERO_ITEM CSL_CITATION {"citationID":"P6psWiO0","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21376A" w:rsidRPr="00964F22">
        <w:rPr>
          <w:bCs/>
          <w:color w:val="000000" w:themeColor="text1"/>
        </w:rPr>
        <w:fldChar w:fldCharType="separate"/>
      </w:r>
      <w:r w:rsidR="00150EA6" w:rsidRPr="0083485A">
        <w:rPr>
          <w:rFonts w:ascii="Calibri"/>
          <w:color w:val="000000"/>
          <w:vertAlign w:val="superscript"/>
        </w:rPr>
        <w:t>10</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51A2E6F9"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BD3AFB">
        <w:rPr>
          <w:color w:val="000000" w:themeColor="text1"/>
          <w:vertAlign w:val="superscript"/>
        </w:rPr>
        <w:t>+</w:t>
      </w:r>
      <w:r w:rsidR="004A469C">
        <w:rPr>
          <w:color w:val="000000" w:themeColor="text1"/>
          <w:vertAlign w:val="superscript"/>
        </w:rPr>
        <w:t xml:space="preserve"> </w:t>
      </w:r>
      <w:r w:rsidR="004A469C">
        <w:rPr>
          <w:color w:val="000000" w:themeColor="text1"/>
        </w:rPr>
        <w:t>and for the carbon source</w:t>
      </w:r>
      <w:r w:rsidR="00447686">
        <w:rPr>
          <w:color w:val="000000" w:themeColor="text1"/>
        </w:rPr>
        <w:t>s</w:t>
      </w:r>
      <w:r w:rsidR="004A469C">
        <w:rPr>
          <w:color w:val="000000" w:themeColor="text1"/>
        </w:rPr>
        <w:t xml:space="preserve"> glycerol</w:t>
      </w:r>
      <w:r w:rsidR="00447686">
        <w:rPr>
          <w:color w:val="000000" w:themeColor="text1"/>
        </w:rPr>
        <w:t xml:space="preserve"> and lactate</w:t>
      </w:r>
      <w:r w:rsidR="004A469C">
        <w:rPr>
          <w:color w:val="000000" w:themeColor="text1"/>
        </w:rPr>
        <w:t xml:space="preserve">, whereas mRNA showed the most differential regulation for </w:t>
      </w:r>
      <w:r w:rsidR="007F640D">
        <w:rPr>
          <w:color w:val="000000" w:themeColor="text1"/>
        </w:rPr>
        <w:t>high Na</w:t>
      </w:r>
      <w:r w:rsidR="00BD3AFB">
        <w:rPr>
          <w:bCs/>
          <w:vertAlign w:val="superscript"/>
        </w:rPr>
        <w:t>+</w:t>
      </w:r>
      <w:r w:rsidR="004A469C" w:rsidRPr="009C6843">
        <w:t xml:space="preserve"> levels </w:t>
      </w:r>
      <w:r w:rsidR="00447686">
        <w:t xml:space="preserve">in stationary phase, and for low </w:t>
      </w:r>
      <w:r w:rsidR="00447686" w:rsidRPr="009C6843">
        <w:rPr>
          <w:bCs/>
        </w:rPr>
        <w:t>Mg</w:t>
      </w:r>
      <w:r w:rsidR="00447686" w:rsidRPr="009C6843">
        <w:rPr>
          <w:bCs/>
          <w:vertAlign w:val="superscript"/>
        </w:rPr>
        <w:t>2</w:t>
      </w:r>
      <w:r w:rsidR="00447686">
        <w:rPr>
          <w:bCs/>
          <w:vertAlign w:val="superscript"/>
        </w:rPr>
        <w:t>+</w:t>
      </w:r>
      <w:r w:rsidR="00447686" w:rsidRPr="009C6843">
        <w:t xml:space="preserve"> </w:t>
      </w:r>
      <w:r w:rsidR="00447686">
        <w:t xml:space="preserve">levels and for the carbon sources glycerol and </w:t>
      </w:r>
      <w:r w:rsidR="007F640D">
        <w:t>lactate</w:t>
      </w:r>
      <w:r w:rsidR="00447686">
        <w:t xml:space="preserve"> 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533D5A53" w14:textId="54B7A375" w:rsidR="00D51F87" w:rsidRPr="008A3D35" w:rsidRDefault="004A3752" w:rsidP="00D51F87">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w:t>
      </w:r>
      <w:r w:rsidR="009E0C0F" w:rsidRPr="009C6843">
        <w:lastRenderedPageBreak/>
        <w:t>combined into “Mg stress” and “carbon source” only for the final comparison.)</w:t>
      </w:r>
      <w:r w:rsidR="00454FD3">
        <w:t xml:space="preserve"> </w:t>
      </w:r>
      <w:r w:rsidR="007F640D" w:rsidRPr="003E404F">
        <w:t xml:space="preserve">At the mRNA level, there was </w:t>
      </w:r>
      <w:r w:rsidR="00447686">
        <w:t>some overlap (21.7%) between carbon source and</w:t>
      </w:r>
      <w:r w:rsidR="007F640D" w:rsidRPr="003E404F">
        <w:t xml:space="preserve"> Mg</w:t>
      </w:r>
      <w:r w:rsidR="00D51F87" w:rsidRPr="003E404F">
        <w:rPr>
          <w:vertAlign w:val="superscript"/>
        </w:rPr>
        <w:t>2+</w:t>
      </w:r>
      <w:r w:rsidR="00447686">
        <w:t xml:space="preserve"> stress </w:t>
      </w:r>
      <w:r w:rsidR="00D51F87" w:rsidRPr="003E404F">
        <w:t xml:space="preserve">in exponential </w:t>
      </w:r>
      <w:r w:rsidR="00447686">
        <w:t>phase. All other overlaps where minimal, ~5% or less</w:t>
      </w:r>
      <w:r w:rsidR="007F640D" w:rsidRPr="003E404F">
        <w:t xml:space="preserve"> (Figure 6).</w:t>
      </w:r>
      <w:r w:rsidR="00D51F87" w:rsidRPr="003E404F">
        <w:t xml:space="preserve"> At th</w:t>
      </w:r>
      <w:r w:rsidR="00447686">
        <w:t xml:space="preserve">e protein level, there was </w:t>
      </w:r>
      <w:r w:rsidR="00D51F87" w:rsidRPr="003E404F">
        <w:t>overlap between Na</w:t>
      </w:r>
      <w:r w:rsidR="00D51F87" w:rsidRPr="003E404F">
        <w:rPr>
          <w:vertAlign w:val="superscript"/>
        </w:rPr>
        <w:t>+</w:t>
      </w:r>
      <w:r w:rsidR="00D51F87" w:rsidRPr="003E404F">
        <w:t xml:space="preserve"> stress and </w:t>
      </w:r>
      <w:r w:rsidR="00447686">
        <w:t>carbon source (14.9% in exponential phase, 10.7% in stationary phase), while all other overlaps were also minimal, ~3% or less</w:t>
      </w:r>
      <w:r w:rsidR="00D51F87" w:rsidRPr="003E404F">
        <w:t xml:space="preserve"> (Figure 6).</w:t>
      </w:r>
    </w:p>
    <w:p w14:paraId="555664F3" w14:textId="77777777" w:rsidR="009F4A72" w:rsidRPr="009C6843" w:rsidRDefault="009F4A72" w:rsidP="005E0DA3"/>
    <w:p w14:paraId="2F8DA8B0" w14:textId="6E270A94"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 xml:space="preserve">significantly altered biological pathways and molecular activities of gene products.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150EA6">
        <w:instrText xml:space="preserve"> ADDIN ZOTERO_ITEM CSL_CITATION {"citationID":"ba5F4iKO","properties":{"formattedCitation":"{\\rtf \\super 16\\nosupersub{}}","plainCitation":"16"},"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1477BA">
        <w:fldChar w:fldCharType="separate"/>
      </w:r>
      <w:r w:rsidR="00150EA6" w:rsidRPr="0083485A">
        <w:rPr>
          <w:rFonts w:ascii="Calibri"/>
          <w:vertAlign w:val="superscript"/>
        </w:rPr>
        <w:t>16</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150EA6">
        <w:instrText xml:space="preserve"> ADDIN ZOTERO_ITEM CSL_CITATION {"citationID":"O3W7qSYI","properties":{"formattedCitation":"{\\rtf \\super 17\\nosupersub{}}","plainCitation":"17"},"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150EA6" w:rsidRPr="0083485A">
        <w:rPr>
          <w:rFonts w:ascii="Calibri"/>
          <w:vertAlign w:val="superscript"/>
        </w:rPr>
        <w:t>17</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150EA6">
        <w:instrText xml:space="preserve"> ADDIN ZOTERO_ITEM CSL_CITATION {"citationID":"Hhb0xQsJ","properties":{"formattedCitation":"{\\rtf \\super 18\\nosupersub{}}","plainCitation":"1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150EA6" w:rsidRPr="0083485A">
        <w:rPr>
          <w:rFonts w:ascii="Calibri"/>
          <w:vertAlign w:val="superscript"/>
        </w:rPr>
        <w:t>18</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but only two significantly altered </w:t>
      </w:r>
      <w:r w:rsidR="008B6FF4" w:rsidRPr="001B0458">
        <w:t>GO annotations</w:t>
      </w:r>
      <w:r w:rsidR="00BA7DA3">
        <w:t>:</w:t>
      </w:r>
      <w:r w:rsidR="008B6FF4" w:rsidRPr="00454FD3">
        <w:t xml:space="preserve"> “</w:t>
      </w:r>
      <w:r w:rsidR="00FB69A1" w:rsidRPr="00150EA6">
        <w:rPr>
          <w:rFonts w:cs="Helvetica"/>
        </w:rPr>
        <w:t>structural constituent of ribosome</w:t>
      </w:r>
      <w:r w:rsidR="008B6FF4" w:rsidRPr="00454FD3">
        <w:t>” and “</w:t>
      </w:r>
      <w:r w:rsidR="00FB69A1" w:rsidRPr="00150EA6">
        <w:rPr>
          <w:rFonts w:cs="Helvetica"/>
        </w:rPr>
        <w:t>structural molecule activity</w:t>
      </w:r>
      <w:r w:rsidR="008B6FF4" w:rsidRPr="00454FD3">
        <w:t>”</w:t>
      </w:r>
      <w:r w:rsidR="009B4430" w:rsidRPr="00454FD3">
        <w:t xml:space="preserve"> (Figure S1)</w:t>
      </w:r>
      <w:r w:rsidR="0038333A" w:rsidRPr="00454FD3">
        <w:t>.</w:t>
      </w:r>
    </w:p>
    <w:p w14:paraId="38C92860" w14:textId="40F50D75" w:rsidR="006E4EDD" w:rsidRDefault="001477BA" w:rsidP="005E0DA3">
      <w:r w:rsidRPr="001477BA">
        <w:t xml:space="preserve">Finally, we looked at individual, differentially expressed genes associated with specific pathways and/or </w:t>
      </w:r>
      <w:r w:rsidRPr="007A18E3">
        <w:t>functions (</w:t>
      </w:r>
      <w:r w:rsidR="002C37BA" w:rsidRPr="007A18E3">
        <w:t xml:space="preserve">Supplementary </w:t>
      </w:r>
      <w:r w:rsidRPr="007A18E3">
        <w:t>F</w:t>
      </w:r>
      <w:r w:rsidR="009E12B3" w:rsidRPr="007A18E3">
        <w:t>igures</w:t>
      </w:r>
      <w:r w:rsidR="00FF43E9" w:rsidRPr="007A18E3">
        <w:t xml:space="preserve"> </w:t>
      </w:r>
      <w:r w:rsidR="0037707E" w:rsidRPr="007A18E3">
        <w:t>2–22</w:t>
      </w:r>
      <w:r w:rsidRPr="007A18E3">
        <w:t>)</w:t>
      </w:r>
      <w:r w:rsidR="009E12B3" w:rsidRPr="007A18E3">
        <w:t>.</w:t>
      </w:r>
      <w:r w:rsidR="009E12B3" w:rsidRPr="001477BA">
        <w:t xml:space="preserve"> </w:t>
      </w:r>
      <w:r w:rsidR="00BC726B">
        <w:t>As an example</w:t>
      </w:r>
      <w:r w:rsidRPr="001477BA">
        <w:t>,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Pr="001477BA">
        <w:t xml:space="preserve">. By contrast, </w:t>
      </w:r>
      <w:r w:rsidR="00D73E39">
        <w:t>using lactate</w:t>
      </w:r>
      <w:r w:rsidR="00531403">
        <w:t xml:space="preserve"> instead of glucose </w:t>
      </w:r>
      <w:r w:rsidR="00BA7DA3">
        <w:t xml:space="preserve">as carbon source </w:t>
      </w:r>
      <w:r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 xml:space="preserve">protein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2AE6E32B" w14:textId="5EBA1599" w:rsidR="00093E5D" w:rsidRPr="007E6243" w:rsidRDefault="007E6243" w:rsidP="005E0DA3">
      <w:pPr>
        <w:rPr>
          <w:b/>
        </w:rPr>
      </w:pPr>
      <w:r w:rsidRPr="007E6243">
        <w:rPr>
          <w:b/>
        </w:rPr>
        <w:t xml:space="preserve">Metabolic flux </w:t>
      </w:r>
      <w:r w:rsidR="00E87FEC">
        <w:rPr>
          <w:b/>
        </w:rPr>
        <w:t xml:space="preserve">ratios </w:t>
      </w:r>
      <w:r w:rsidRPr="007E6243">
        <w:rPr>
          <w:b/>
        </w:rPr>
        <w:t>under salt stress</w:t>
      </w:r>
    </w:p>
    <w:p w14:paraId="02740F1C" w14:textId="28296AC0" w:rsidR="00135710" w:rsidRDefault="00C63B06" w:rsidP="00077A08">
      <w:r>
        <w:t>F</w:t>
      </w:r>
      <w:r w:rsidRPr="007E6243">
        <w:t xml:space="preserve">or the high sodium </w:t>
      </w:r>
      <w:r>
        <w:t xml:space="preserve">and </w:t>
      </w:r>
      <w:r w:rsidRPr="007E6243">
        <w:t>high magnesium experiment</w:t>
      </w:r>
      <w:r>
        <w:t>s, w</w:t>
      </w:r>
      <w:r w:rsidR="00816F92" w:rsidRPr="007E6243">
        <w:t xml:space="preserve">e </w:t>
      </w:r>
      <w:r w:rsidR="00BA7DA3">
        <w:t xml:space="preserve">also </w:t>
      </w:r>
      <w:r w:rsidR="00E87FEC">
        <w:t>determined</w:t>
      </w:r>
      <w:r w:rsidR="00816F92" w:rsidRPr="007E6243">
        <w:t xml:space="preserve"> metabolic flux through central metabolism</w:t>
      </w:r>
      <w:r>
        <w:t xml:space="preserve"> by analyzing</w:t>
      </w:r>
      <w:r w:rsidR="00816F92">
        <w:t xml:space="preserve"> </w:t>
      </w:r>
      <w:r w:rsidRPr="00150EA6">
        <w:rPr>
          <w:vertAlign w:val="superscript"/>
        </w:rPr>
        <w:t>13</w:t>
      </w:r>
      <w:r>
        <w:t>C incorporation into protein-bound amino acids</w:t>
      </w:r>
      <w:r w:rsidR="00816F92" w:rsidRPr="007E6243">
        <w:t>.</w:t>
      </w:r>
      <w:r w:rsidR="00E80622">
        <w:t xml:space="preserve"> We here analyzed only flux samples taken in exponential phase, since stationary-phase samples have an unclear interpretation</w:t>
      </w:r>
      <w:r w:rsidR="00E80622">
        <w:fldChar w:fldCharType="begin"/>
      </w:r>
      <w:r w:rsidR="00E80622">
        <w:instrText xml:space="preserve"> ADDIN ZOTERO_ITEM CSL_CITATION {"citationID":"1fvmmcah0j","properties":{"formattedCitation":"{\\rtf \\super 10\\nosupersub{}}","plainCitation":"10"},"citationItems":[{"id":"fnuqXoOZ/unDfMfLK","uris":["http://zotero.org/users/local/FOPKHRFW/items/2MT26SD4"],"uri":["http://zotero.org/users/local/FOPKHRFW/items/2MT26SD4"],"itemData":{"id":"fnuqXoOZ/unDfMfLK","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day":14},"accessed":{"year":2016,"month":9,"day":27},"PMID":"26275208","PMCID":"PMC4537216","container-title-short":"PLoS Comput. Biol."}}],"schema":"https://github.com/citation-style-language/schema/raw/master/csl-citation.json"} </w:instrText>
      </w:r>
      <w:r w:rsidR="00E80622">
        <w:fldChar w:fldCharType="separate"/>
      </w:r>
      <w:r w:rsidR="00E80622" w:rsidRPr="00E80622">
        <w:rPr>
          <w:rFonts w:ascii="Calibri"/>
          <w:vertAlign w:val="superscript"/>
        </w:rPr>
        <w:t>10</w:t>
      </w:r>
      <w:r w:rsidR="00E80622">
        <w:fldChar w:fldCharType="end"/>
      </w:r>
      <w:r w:rsidR="00E80622">
        <w:t>.</w:t>
      </w:r>
      <w:bookmarkStart w:id="1" w:name="_GoBack"/>
      <w:bookmarkEnd w:id="1"/>
      <w:r w:rsidR="00816F92">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Supplementary Figure 23)</w:t>
      </w:r>
      <w:r w:rsidR="00A23289">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orrection, Supplementary Table 5</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w:t>
      </w:r>
      <w:r w:rsidR="000E06AE">
        <w:t xml:space="preserve">any </w:t>
      </w:r>
      <w:r w:rsidR="00135710">
        <w:t xml:space="preserve">flux ratio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orrection, Supplementary Table 5).</w:t>
      </w:r>
    </w:p>
    <w:p w14:paraId="3D6BA1A5" w14:textId="77777777" w:rsidR="00135710" w:rsidRDefault="00135710" w:rsidP="00077A08"/>
    <w:p w14:paraId="08E393F3" w14:textId="3EAFA3EC" w:rsidR="00077A08" w:rsidRDefault="00135710" w:rsidP="00077A08">
      <w:r>
        <w:t>We also asked whether the flux</w:t>
      </w:r>
      <w:r w:rsidR="00E87FEC">
        <w:t xml:space="preserve"> ratios</w:t>
      </w:r>
      <w:r>
        <w:t xml:space="preserve">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 xml:space="preserve">correction (Supplementary Table 6). However, we note that the branches </w:t>
      </w:r>
      <w:r w:rsidR="00AB3B3E">
        <w:t xml:space="preserve">erythrose-4-phosphate from pentose-5-phosphate and pyruvate from malate (upper bound) </w:t>
      </w:r>
      <w:r>
        <w:t>showed a significant relationship before correction for multiple testing (</w:t>
      </w:r>
      <w:r w:rsidRPr="00135710">
        <w:rPr>
          <w:i/>
        </w:rPr>
        <w:t>P</w:t>
      </w:r>
      <w:r>
        <w:t xml:space="preserve"> = 0.026 and </w:t>
      </w:r>
      <w:r w:rsidRPr="00135710">
        <w:rPr>
          <w:i/>
        </w:rPr>
        <w:t>P</w:t>
      </w:r>
      <w:r>
        <w:t xml:space="preserve"> = 0.018, respectively, Supplementary Table 6), both driven by one outlying data point for the slowest-growing condition, at 300 mM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8AF153A" w:rsidR="00776B56" w:rsidRDefault="008272F5" w:rsidP="00776B56">
      <w:r>
        <w:t xml:space="preserve">W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eeks post inoculation. We found that gene regulation changes the most with respect to growth phase; in general, the exponential phase under one condition is more similar to the exponential phase under another condition than to the stationary phase under the same condition. Further, we found </w:t>
      </w:r>
      <w:r w:rsidR="00C6318C">
        <w:t xml:space="preserve">little overlap in differentially expressed genes under different growth conditions. Finally, </w:t>
      </w:r>
      <w:r w:rsidR="00454FD3">
        <w:t xml:space="preserve">we </w:t>
      </w:r>
      <w:r w:rsidR="00C6318C">
        <w:t xml:space="preserve">found that </w:t>
      </w:r>
      <w:r w:rsidR="001E4DEA">
        <w:t xml:space="preserve">the ratios of fluxes </w:t>
      </w:r>
      <w:r w:rsidR="00C6318C">
        <w:t xml:space="preserve">through </w:t>
      </w:r>
      <w:r w:rsidR="001E4DEA">
        <w:t xml:space="preserve">alternative </w:t>
      </w:r>
      <w:r w:rsidR="000E06AE">
        <w:t>branch</w:t>
      </w:r>
      <w:r w:rsidR="00370AE2">
        <w:t xml:space="preserve">es </w:t>
      </w:r>
      <w:r w:rsidR="00D45B79">
        <w:t>within</w:t>
      </w:r>
      <w:r w:rsidR="000E06AE">
        <w:t xml:space="preserve"> </w:t>
      </w:r>
      <w:r w:rsidR="001E4DEA">
        <w:t xml:space="preserve">central </w:t>
      </w:r>
      <w:r w:rsidR="00C6318C">
        <w:t>metabolism remain</w:t>
      </w:r>
      <w:r w:rsidR="001E4DEA">
        <w:t>ed</w:t>
      </w:r>
      <w:r w:rsidR="00C6318C">
        <w:t xml:space="preserve"> approximately constant under salt stress, despite substantial changes in doubling times.</w:t>
      </w:r>
      <w:r>
        <w:t xml:space="preserve"> </w:t>
      </w:r>
    </w:p>
    <w:p w14:paraId="594B40C4" w14:textId="77777777" w:rsidR="00EA44BC" w:rsidRDefault="00EA44BC" w:rsidP="00776B56"/>
    <w:p w14:paraId="05902EED" w14:textId="18D4BB8E"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150EA6">
        <w:rPr>
          <w:color w:val="000000" w:themeColor="text1"/>
        </w:rPr>
        <w:instrText xml:space="preserve"> ADDIN ZOTERO_ITEM CSL_CITATION {"citationID":"fOX3f0X8","properties":{"formattedCitation":"{\\rtf \\super 12\\nosupersub{}}","plainCitation":"12"},"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150EA6">
        <w:rPr>
          <w:color w:val="000000" w:themeColor="text1"/>
        </w:rPr>
        <w:instrText xml:space="preserve"> ADDIN ZOTERO_ITEM CSL_CITATION {"citationID":"BzAkJ7aQ","properties":{"formattedCitation":"{\\rtf \\super 11\\nosupersub{}}","plainCitation":"11"},"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1</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4686E">
        <w:rPr>
          <w:color w:val="000000" w:themeColor="text1"/>
        </w:rPr>
        <w:t xml:space="preserve">er different ethanol stresses, and they </w:t>
      </w:r>
      <w:r w:rsidR="0064686E" w:rsidRPr="006B7B8D">
        <w:rPr>
          <w:color w:val="000000" w:themeColor="text1"/>
        </w:rPr>
        <w:t>found down-regulation of genes associated with</w:t>
      </w:r>
      <w:r w:rsidR="0064686E">
        <w:rPr>
          <w:color w:val="000000" w:themeColor="text1"/>
        </w:rPr>
        <w:t xml:space="preserve"> ribosomes and protein biosynthesis during ethanol stress. Such genes were similarly down-regulated in </w:t>
      </w:r>
      <w:r w:rsidR="006B7B8D" w:rsidRPr="006B7B8D">
        <w:rPr>
          <w:color w:val="000000" w:themeColor="text1"/>
        </w:rPr>
        <w:t>our study</w:t>
      </w:r>
      <w:r w:rsidR="0064686E">
        <w:rPr>
          <w:color w:val="000000" w:themeColor="text1"/>
        </w:rPr>
        <w:t xml:space="preserve"> during stress induced by high Na</w:t>
      </w:r>
      <w:r w:rsidR="0064686E" w:rsidRPr="0028472E">
        <w:rPr>
          <w:vertAlign w:val="superscript"/>
        </w:rPr>
        <w:t>+</w:t>
      </w:r>
      <w:r w:rsidR="0064686E">
        <w:rPr>
          <w:color w:val="000000" w:themeColor="text1"/>
        </w:rPr>
        <w:t xml:space="preserve"> concentrations</w:t>
      </w:r>
      <w:r w:rsidR="0064686E"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150EA6">
        <w:rPr>
          <w:color w:val="000000" w:themeColor="text1"/>
        </w:rPr>
        <w:instrText xml:space="preserve"> ADDIN ZOTERO_ITEM CSL_CITATION {"citationID":"8cvy6icV","properties":{"formattedCitation":"{\\rtf \\super 13\\nosupersub{}}","plainCitation":"13"},"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rsidRPr="00316923">
        <w:rPr>
          <w:color w:val="000000" w:themeColor="text1"/>
        </w:rPr>
        <w:fldChar w:fldCharType="separate"/>
      </w:r>
      <w:r w:rsidR="00150EA6" w:rsidRPr="0083485A">
        <w:rPr>
          <w:rFonts w:ascii="Calibri"/>
          <w:color w:val="000000"/>
          <w:vertAlign w:val="superscript"/>
        </w:rPr>
        <w:t>13</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150EA6">
        <w:rPr>
          <w:color w:val="000000" w:themeColor="text1"/>
        </w:rPr>
        <w:instrText xml:space="preserve"> ADDIN ZOTERO_ITEM CSL_CITATION {"citationID":"NcUy11uE","properties":{"formattedCitation":"{\\rtf \\super 14\\nosupersub{}}","plainCitation":"14"},"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rsidRPr="00316923">
        <w:rPr>
          <w:color w:val="000000" w:themeColor="text1"/>
        </w:rPr>
        <w:fldChar w:fldCharType="separate"/>
      </w:r>
      <w:r w:rsidR="00150EA6" w:rsidRPr="0083485A">
        <w:rPr>
          <w:rFonts w:ascii="Calibri"/>
          <w:color w:val="000000"/>
          <w:vertAlign w:val="superscript"/>
        </w:rPr>
        <w:t>14</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5A6D7E80"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150EA6">
        <w:rPr>
          <w:color w:val="000000" w:themeColor="text1"/>
        </w:rPr>
        <w:instrText xml:space="preserve"> ADDIN ZOTERO_ITEM CSL_CITATION {"citationID":"pHw4Mzci","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t>, w</w:t>
      </w:r>
      <w:r w:rsidR="00EA44BC" w:rsidRPr="009C6843">
        <w:t>e observe</w:t>
      </w:r>
      <w:r>
        <w:t xml:space="preserve">d clear difference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150EA6">
        <w:rPr>
          <w:color w:val="000000" w:themeColor="text1"/>
        </w:rPr>
        <w:instrText xml:space="preserve"> ADDIN ZOTERO_ITEM CSL_CITATION {"citationID":"tBOYLXiI","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46734B">
        <w:rPr>
          <w:color w:val="000000" w:themeColor="text1"/>
        </w:rPr>
        <w:t>(</w:t>
      </w:r>
      <w:r w:rsidR="008146CA" w:rsidRPr="0046734B">
        <w:rPr>
          <w:i/>
          <w:color w:val="000000" w:themeColor="text1"/>
        </w:rPr>
        <w:t>z</w:t>
      </w:r>
      <w:r w:rsidR="00472806" w:rsidRPr="0046734B">
        <w:rPr>
          <w:color w:val="000000" w:themeColor="text1"/>
        </w:rPr>
        <w:t xml:space="preserve"> </w:t>
      </w:r>
      <w:r w:rsidR="008146CA" w:rsidRPr="0046734B">
        <w:rPr>
          <w:color w:val="000000" w:themeColor="text1"/>
        </w:rPr>
        <w:t>=</w:t>
      </w:r>
      <w:r w:rsidR="00472806" w:rsidRPr="0046734B">
        <w:rPr>
          <w:color w:val="000000" w:themeColor="text1"/>
        </w:rPr>
        <w:t xml:space="preserve"> </w:t>
      </w:r>
      <w:r w:rsidR="007229C2" w:rsidRPr="0046734B">
        <w:rPr>
          <w:color w:val="000000" w:themeColor="text1"/>
        </w:rPr>
        <w:t>−</w:t>
      </w:r>
      <w:r w:rsidR="00C40F74">
        <w:rPr>
          <w:color w:val="000000" w:themeColor="text1"/>
        </w:rPr>
        <w:t>23.21</w:t>
      </w:r>
      <w:r w:rsidR="008146CA" w:rsidRPr="0046734B">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8D4D86">
        <w:rPr>
          <w:i/>
          <w:color w:val="000000" w:themeColor="text1"/>
        </w:rPr>
        <w:t>z</w:t>
      </w:r>
      <w:r w:rsidR="00C40F74">
        <w:rPr>
          <w:color w:val="000000" w:themeColor="text1"/>
        </w:rPr>
        <w:t xml:space="preserve"> = −1.26</w:t>
      </w:r>
      <w:r w:rsidR="008D4D86" w:rsidRPr="008D4D8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carbon source</w:t>
      </w:r>
      <w:r w:rsidR="008146CA" w:rsidRPr="008D4D86">
        <w:rPr>
          <w:color w:val="000000" w:themeColor="text1"/>
        </w:rPr>
        <w:t xml:space="preserve"> (</w:t>
      </w:r>
      <w:r w:rsidR="004C204F" w:rsidRPr="008D4D86">
        <w:rPr>
          <w:i/>
          <w:color w:val="000000" w:themeColor="text1"/>
        </w:rPr>
        <w:t>z</w:t>
      </w:r>
      <w:r w:rsidR="00472806" w:rsidRPr="008D4D86">
        <w:rPr>
          <w:color w:val="000000" w:themeColor="text1"/>
        </w:rPr>
        <w:t xml:space="preserve"> </w:t>
      </w:r>
      <w:r w:rsidR="004C204F" w:rsidRPr="008D4D86">
        <w:rPr>
          <w:color w:val="000000" w:themeColor="text1"/>
        </w:rPr>
        <w:t>=</w:t>
      </w:r>
      <w:r w:rsidR="00472806" w:rsidRPr="008D4D86">
        <w:rPr>
          <w:color w:val="000000" w:themeColor="text1"/>
        </w:rPr>
        <w:t xml:space="preserve"> </w:t>
      </w:r>
      <w:r w:rsidR="007229C2" w:rsidRPr="008D4D86">
        <w:rPr>
          <w:color w:val="000000" w:themeColor="text1"/>
        </w:rPr>
        <w:t>−</w:t>
      </w:r>
      <w:r w:rsidR="00C40F74">
        <w:rPr>
          <w:color w:val="000000" w:themeColor="text1"/>
        </w:rPr>
        <w:t>2.80</w:t>
      </w:r>
      <w:r w:rsidR="008146CA" w:rsidRPr="008D4D86">
        <w:rPr>
          <w:color w:val="000000" w:themeColor="text1"/>
        </w:rPr>
        <w:t>)</w:t>
      </w:r>
      <w:r w:rsidR="008D4D86" w:rsidRPr="008D4D86">
        <w:rPr>
          <w:color w:val="000000" w:themeColor="text1"/>
        </w:rPr>
        <w:t>,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150EA6">
        <w:rPr>
          <w:color w:val="000000" w:themeColor="text1"/>
        </w:rPr>
        <w:instrText xml:space="preserve"> ADDIN ZOTERO_ITEM CSL_CITATION {"citationID":"e1qGvc24","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8D4D86" w:rsidRPr="0086748F">
        <w:rPr>
          <w:color w:val="000000" w:themeColor="text1"/>
        </w:rPr>
        <w:fldChar w:fldCharType="separate"/>
      </w:r>
      <w:r w:rsidR="00150EA6" w:rsidRPr="0083485A">
        <w:rPr>
          <w:rFonts w:ascii="Calibri"/>
          <w:color w:val="000000"/>
          <w:vertAlign w:val="superscript"/>
        </w:rPr>
        <w:t>10</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w:t>
      </w:r>
      <w:r w:rsidR="0064686E" w:rsidRPr="0064686E">
        <w:rPr>
          <w:color w:val="000000" w:themeColor="text1"/>
        </w:rPr>
        <w:t xml:space="preserve"> </w:t>
      </w:r>
      <w:r w:rsidR="0064686E">
        <w:rPr>
          <w:color w:val="000000" w:themeColor="text1"/>
        </w:rPr>
        <w:t xml:space="preserve">high </w:t>
      </w:r>
      <w:r w:rsidR="0064686E" w:rsidRPr="0028472E">
        <w:t>Na</w:t>
      </w:r>
      <w:r w:rsidR="0064686E" w:rsidRPr="0028472E">
        <w:rPr>
          <w:vertAlign w:val="superscript"/>
        </w:rPr>
        <w:t>+</w:t>
      </w:r>
      <w:r w:rsidR="00742C8E">
        <w:rPr>
          <w:color w:val="000000" w:themeColor="text1"/>
        </w:rPr>
        <w:t xml:space="preserve">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3FF86A6F" w:rsidR="00BA2935" w:rsidRPr="0028472E" w:rsidRDefault="008F1107" w:rsidP="00276618">
      <w:pPr>
        <w:tabs>
          <w:tab w:val="left" w:pos="3637"/>
        </w:tabs>
      </w:pPr>
      <w:r w:rsidRPr="0028472E">
        <w:t>A number of genes and pathways</w:t>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increasing the 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150EA6">
        <w:instrText xml:space="preserve"> ADDIN ZOTERO_ITEM CSL_CITATION {"citationID":"r8ij9dkia","properties":{"formattedCitation":"{\\rtf \\super 19\\nosupersub{}}","plainCitation":"19"},"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PMID":"8468283","PMCID":"PMC204509"}}],"schema":"https://github.com/citation-style-language/schema/raw/master/csl-citation.json"} </w:instrText>
      </w:r>
      <w:r w:rsidR="00A0065D">
        <w:fldChar w:fldCharType="separate"/>
      </w:r>
      <w:r w:rsidR="00150EA6" w:rsidRPr="0083485A">
        <w:rPr>
          <w:rFonts w:ascii="Calibri"/>
          <w:vertAlign w:val="superscript"/>
        </w:rPr>
        <w:t>19</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 xml:space="preserve">r and nitrogen transport proteins, and an increase in the </w:t>
      </w:r>
      <w:r w:rsidR="00BA2935" w:rsidRPr="0028472E">
        <w:lastRenderedPageBreak/>
        <w:t xml:space="preserve">enzymes necessary to produce </w:t>
      </w:r>
      <w:r w:rsidR="003D29B3">
        <w:t xml:space="preserve">the siderophore </w:t>
      </w:r>
      <w:r w:rsidR="00BA2935" w:rsidRPr="0028472E">
        <w:t>enterobactin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w:t>
      </w:r>
      <w:r w:rsidR="003D29B3">
        <w:t xml:space="preserve">and thereby </w:t>
      </w:r>
      <w:r w:rsidR="00BA2935" w:rsidRPr="0028472E">
        <w:t xml:space="preserve">inhibiting </w:t>
      </w:r>
      <w:r w:rsidR="003D29B3">
        <w:t>co</w:t>
      </w:r>
      <w:r w:rsidR="00BA2935" w:rsidRPr="0028472E">
        <w:t>transport</w:t>
      </w:r>
      <w:r w:rsidR="006D683F">
        <w:t>ers</w:t>
      </w:r>
      <w:r w:rsidR="00FF1DCB">
        <w:t xml:space="preserve"> </w:t>
      </w:r>
      <w:r w:rsidR="003D29B3">
        <w:t>that are coupled to this</w:t>
      </w:r>
      <w:r w:rsidR="00BA2935" w:rsidRPr="0028472E">
        <w:t xml:space="preserve"> gradient</w:t>
      </w:r>
      <w:r w:rsidR="008B6FB4">
        <w:t xml:space="preserve">. This effect has been previously described for </w:t>
      </w:r>
      <w:r w:rsidR="00BA2935" w:rsidRPr="0028472E">
        <w:t>iron</w:t>
      </w:r>
      <w:r w:rsidR="00B24863">
        <w:fldChar w:fldCharType="begin"/>
      </w:r>
      <w:r w:rsidR="00150EA6">
        <w:instrText xml:space="preserve"> ADDIN ZOTERO_ITEM CSL_CITATION {"citationID":"1fa3d0st8s","properties":{"formattedCitation":"{\\rtf \\super 20\\nosupersub{}}","plainCitation":"20"},"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PMID":"9444760"}}],"schema":"https://github.com/citation-style-language/schema/raw/master/csl-citation.json"} </w:instrText>
      </w:r>
      <w:r w:rsidR="00B24863">
        <w:fldChar w:fldCharType="separate"/>
      </w:r>
      <w:r w:rsidR="00150EA6" w:rsidRPr="0083485A">
        <w:rPr>
          <w:rFonts w:ascii="Calibri"/>
          <w:vertAlign w:val="superscript"/>
        </w:rPr>
        <w:t>20</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w:t>
      </w:r>
      <w:r w:rsidR="00707E1C">
        <w:t>stress</w:t>
      </w:r>
      <w:r w:rsidR="008B6FB4">
        <w:t xml:space="preserve"> induced by the high Na</w:t>
      </w:r>
      <w:r w:rsidR="008B6FB4" w:rsidRPr="008B6FB4">
        <w:rPr>
          <w:vertAlign w:val="superscript"/>
        </w:rPr>
        <w:t>+</w:t>
      </w:r>
      <w:r w:rsidR="008B6FB4">
        <w:t xml:space="preserve"> concentrations used in these experiments.</w:t>
      </w:r>
    </w:p>
    <w:p w14:paraId="39F986AE" w14:textId="77777777" w:rsidR="00BA2935" w:rsidRPr="0028472E" w:rsidRDefault="00BA2935" w:rsidP="00276618">
      <w:pPr>
        <w:tabs>
          <w:tab w:val="left" w:pos="3637"/>
        </w:tabs>
      </w:pPr>
    </w:p>
    <w:p w14:paraId="33123786" w14:textId="2835E37E" w:rsidR="00BA2935" w:rsidRDefault="00BA2935" w:rsidP="00276618">
      <w:pPr>
        <w:tabs>
          <w:tab w:val="left" w:pos="3637"/>
        </w:tabs>
      </w:pPr>
      <w:r w:rsidRPr="0028472E">
        <w:t xml:space="preserve">Altering the carbon source, as well, provided predictable changes in gene expression.  For instance, providing glycerol as the sole carbon source instead of glucose increases expression of </w:t>
      </w:r>
      <w:r w:rsidRPr="0083485A">
        <w:rPr>
          <w:i/>
        </w:rPr>
        <w:t>glpX</w:t>
      </w:r>
      <w:r w:rsidRPr="0028472E">
        <w:t xml:space="preserve">, part of the </w:t>
      </w:r>
      <w:r w:rsidRPr="0083485A">
        <w:rPr>
          <w:i/>
        </w:rPr>
        <w:t>glp</w:t>
      </w:r>
      <w:r w:rsidRPr="0028472E">
        <w:t xml:space="preserve"> operon, which is involved in glycerol uptake</w:t>
      </w:r>
      <w:r w:rsidR="00B24863">
        <w:fldChar w:fldCharType="begin"/>
      </w:r>
      <w:r w:rsidR="00150EA6">
        <w:instrText xml:space="preserve"> ADDIN ZOTERO_ITEM CSL_CITATION {"citationID":"nv85gndbc","properties":{"formattedCitation":"{\\rtf \\super 21\\nosupersub{}}","plainCitation":"21"},"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PMID":"1372899"}}],"schema":"https://github.com/citation-style-language/schema/raw/master/csl-citation.json"} </w:instrText>
      </w:r>
      <w:r w:rsidR="00B24863">
        <w:fldChar w:fldCharType="separate"/>
      </w:r>
      <w:r w:rsidR="00150EA6" w:rsidRPr="0083485A">
        <w:rPr>
          <w:rFonts w:ascii="Calibri"/>
          <w:vertAlign w:val="superscript"/>
        </w:rPr>
        <w:t>21</w:t>
      </w:r>
      <w:r w:rsidR="00B24863">
        <w:fldChar w:fldCharType="end"/>
      </w:r>
      <w:r w:rsidR="008B6FB4">
        <w:t xml:space="preserve">. </w:t>
      </w:r>
      <w:r w:rsidRPr="0028472E">
        <w:t xml:space="preserve">Gluconate as a carbon source increases expression of genes from the </w:t>
      </w:r>
      <w:r w:rsidRPr="0083485A">
        <w:rPr>
          <w:i/>
        </w:rPr>
        <w:t>gnt</w:t>
      </w:r>
      <w:r w:rsidRPr="0028472E">
        <w:t xml:space="preserve"> and </w:t>
      </w:r>
      <w:r w:rsidRPr="0083485A">
        <w:rPr>
          <w:i/>
        </w:rPr>
        <w:t>idn</w:t>
      </w:r>
      <w:r w:rsidRPr="0028472E">
        <w:t xml:space="preserve"> operons, both involved in gluconate metabolism</w:t>
      </w:r>
      <w:r w:rsidR="00B24863">
        <w:fldChar w:fldCharType="begin"/>
      </w:r>
      <w:r w:rsidR="00150EA6">
        <w:instrText xml:space="preserve"> ADDIN ZOTERO_ITEM CSL_CITATION {"citationID":"3IWNoU1T","properties":{"formattedCitation":"{\\rtf \\super 22,23\\nosupersub{}}","plainCitation":"22,23"},"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PMID":"3011959"}},{"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PMID":"9658018","PMCID":"PMC107343"}}],"schema":"https://github.com/citation-style-language/schema/raw/master/csl-citation.json"} </w:instrText>
      </w:r>
      <w:r w:rsidR="00B24863">
        <w:fldChar w:fldCharType="separate"/>
      </w:r>
      <w:r w:rsidR="00150EA6" w:rsidRPr="0083485A">
        <w:rPr>
          <w:rFonts w:ascii="Calibri"/>
          <w:vertAlign w:val="superscript"/>
        </w:rPr>
        <w:t>22,23</w:t>
      </w:r>
      <w:r w:rsidR="00B24863">
        <w:fldChar w:fldCharType="end"/>
      </w:r>
      <w:r w:rsidR="008B6FB4">
        <w:t xml:space="preserve">. </w:t>
      </w:r>
      <w:r w:rsidRPr="0028472E">
        <w:t xml:space="preserve">Finally, using lactate as a carbon source induces the expression of </w:t>
      </w:r>
      <w:r w:rsidRPr="0083485A">
        <w:rPr>
          <w:i/>
        </w:rPr>
        <w:t>lldD</w:t>
      </w:r>
      <w:r w:rsidR="0066396D">
        <w:rPr>
          <w:i/>
        </w:rPr>
        <w:t xml:space="preserve"> (lctD)</w:t>
      </w:r>
      <w:r w:rsidRPr="0028472E">
        <w:t>, a gene required for lactate utilizati</w:t>
      </w:r>
      <w:r w:rsidR="00E20BA0">
        <w:t xml:space="preserve">on in </w:t>
      </w:r>
      <w:r w:rsidR="00E20BA0" w:rsidRPr="00E20BA0">
        <w:rPr>
          <w:i/>
        </w:rPr>
        <w:t>E</w:t>
      </w:r>
      <w:r w:rsidR="0086412F" w:rsidRPr="00E20BA0">
        <w:rPr>
          <w:i/>
        </w:rPr>
        <w:t>. coli</w:t>
      </w:r>
      <w:r w:rsidR="001D046D">
        <w:fldChar w:fldCharType="begin"/>
      </w:r>
      <w:r w:rsidR="00150EA6">
        <w:instrText xml:space="preserve"> ADDIN ZOTERO_ITEM CSL_CITATION {"citationID":"i81bq4e2h","properties":{"formattedCitation":"{\\rtf \\super 24\\nosupersub{}}","plainCitation":"24"},"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PMID":"8407843","PMCID":"PMC206779"}}],"schema":"https://github.com/citation-style-language/schema/raw/master/csl-citation.json"} </w:instrText>
      </w:r>
      <w:r w:rsidR="001D046D">
        <w:fldChar w:fldCharType="separate"/>
      </w:r>
      <w:r w:rsidR="00150EA6" w:rsidRPr="0083485A">
        <w:rPr>
          <w:rFonts w:ascii="Calibri"/>
          <w:vertAlign w:val="superscript"/>
        </w:rPr>
        <w:t>24</w:t>
      </w:r>
      <w:r w:rsidR="001D046D">
        <w:fldChar w:fldCharType="end"/>
      </w:r>
      <w:r w:rsidRPr="0028472E">
        <w:t>.</w:t>
      </w:r>
    </w:p>
    <w:p w14:paraId="699D068D" w14:textId="77777777" w:rsidR="008066DF" w:rsidRPr="008066DF" w:rsidRDefault="008066DF" w:rsidP="00776B56">
      <w:pPr>
        <w:tabs>
          <w:tab w:val="left" w:pos="3637"/>
        </w:tabs>
      </w:pPr>
    </w:p>
    <w:p w14:paraId="05AC3D38" w14:textId="5E588E52" w:rsidR="00C90590" w:rsidRDefault="00026777" w:rsidP="00C90590">
      <w:pPr>
        <w:tabs>
          <w:tab w:val="left" w:pos="3637"/>
        </w:tabs>
      </w:pPr>
      <w:r>
        <w:t>L</w:t>
      </w:r>
      <w:r w:rsidR="00750FC0" w:rsidRPr="0036081D">
        <w:t>arge-scale</w:t>
      </w:r>
      <w:r w:rsidR="0036081D" w:rsidRPr="0036081D">
        <w:t>,</w:t>
      </w:r>
      <w:r w:rsidR="0036081D">
        <w:t xml:space="preserve"> high-throughput gene-expression studies that </w:t>
      </w:r>
      <w:r w:rsidR="0015350C">
        <w:t>measurements are frequently</w:t>
      </w:r>
      <w:r w:rsidR="005B6450">
        <w:t xml:space="preserve"> confounded by batch effects</w:t>
      </w:r>
      <w:r>
        <w:t xml:space="preserve"> that can give rise to incorrect conclusions if they are not accounted for</w:t>
      </w:r>
      <w:r w:rsidR="004C5BF9">
        <w:fldChar w:fldCharType="begin"/>
      </w:r>
      <w:r w:rsidR="004C5BF9">
        <w:instrText xml:space="preserve"> ADDIN ZOTERO_ITEM CSL_CITATION {"citationID":"2es47d19po","properties":{"formattedCitation":"{\\rtf \\super 25\\nosupersub{}}","plainCitation":"25"},"citationItems":[{"id":565,"uris":["http://zotero.org/users/2021925/items/6QBWD895"],"uri":["http://zotero.org/users/2021925/items/6QBWD895"],"itemData":{"id":565,"type":"article-journal","title":"A reanalysis of mouse ENCODE comparative gene expression data","container-title":"F1000Research","page":"121","volume":"4","source":"PubMed","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DOI":"10.12688/f1000research.6536.1","ISSN":"2046-1402","note":"PMID: 26236466\nPMCID: PMC4516019","journalAbbreviation":"F1000Res","language":"eng","author":[{"family":"Gilad","given":"Yoav"},{"family":"Mizrahi-Man","given":"Orna"}],"issued":{"date-parts":[["2015"]]},"PMID":"26236466","PMCID":"PMC4516019"}}],"schema":"https://github.com/citation-style-language/schema/raw/master/csl-citation.json"} </w:instrText>
      </w:r>
      <w:r w:rsidR="004C5BF9">
        <w:fldChar w:fldCharType="separate"/>
      </w:r>
      <w:r w:rsidR="004C5BF9" w:rsidRPr="004C5BF9">
        <w:rPr>
          <w:rFonts w:ascii="Calibri"/>
          <w:vertAlign w:val="superscript"/>
        </w:rPr>
        <w:t>25</w:t>
      </w:r>
      <w:r w:rsidR="004C5BF9">
        <w:fldChar w:fldCharType="end"/>
      </w:r>
      <w:r w:rsidR="004C5BF9">
        <w:t xml:space="preserve">. </w:t>
      </w:r>
      <w:r w:rsidR="0015350C">
        <w:t>We saw such effects in our study as well. In our data, the batch number indicates bacterial samples that were grown at the same time. Not unexpectedly, our data showed significant clustering by batch number, and more so in protein data than in mRNA data</w:t>
      </w:r>
      <w:r w:rsidR="0015350C" w:rsidRPr="0015350C">
        <w:t xml:space="preserve"> (</w:t>
      </w:r>
      <w:r w:rsidR="0015350C" w:rsidRPr="004667CE">
        <w:rPr>
          <w:i/>
        </w:rPr>
        <w:t>z</w:t>
      </w:r>
      <w:r w:rsidR="0015350C" w:rsidRPr="0015350C">
        <w:t xml:space="preserve"> scores of −</w:t>
      </w:r>
      <w:r w:rsidR="00A40519">
        <w:t>20.54 and −2.11</w:t>
      </w:r>
      <w:r w:rsidR="0015350C" w:rsidRPr="0015350C">
        <w:t xml:space="preserve">, respectively). </w:t>
      </w:r>
      <w:r w:rsidR="0015350C">
        <w:t xml:space="preserve">Batch effects are not inherently a problem, as long as </w:t>
      </w:r>
      <w:r w:rsidR="00E87FEC">
        <w:t>one is</w:t>
      </w:r>
      <w:r w:rsidR="0015350C">
        <w:t xml:space="preserve"> aware of their existence an</w:t>
      </w:r>
      <w:r w:rsidR="004667CE">
        <w:t>d analyze</w:t>
      </w:r>
      <w:r w:rsidR="00E87FEC">
        <w:t>s</w:t>
      </w:r>
      <w:r w:rsidR="004667CE">
        <w:t xml:space="preserv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C85140" w:rsidRPr="00D9741C">
        <w:t xml:space="preserve">. </w:t>
      </w:r>
      <w:r w:rsidR="004C3466">
        <w:t>How to best correct for batch effects is a topic of ongoing investigation</w:t>
      </w:r>
      <w:r w:rsidR="00783E85">
        <w:t>s</w:t>
      </w:r>
      <w:r w:rsidR="004C3466">
        <w:t>, and i</w:t>
      </w:r>
      <w:r w:rsidR="004667CE" w:rsidRPr="00D9741C">
        <w:t>ncreasingly sophisticated methods are being developed to separate batch effects from real signal</w:t>
      </w:r>
      <w:r w:rsidR="00427DB6">
        <w:fldChar w:fldCharType="begin"/>
      </w:r>
      <w:r w:rsidR="00427DB6">
        <w:instrText xml:space="preserve"> ADDIN ZOTERO_ITEM CSL_CITATION {"citationID":"cjum49ngs","properties":{"formattedCitation":"{\\rtf \\super 26\\uc0\\u8211{}29\\nosupersub{}}","plainCitation":"26–29"},"citationItems":[{"id":571,"uris":["http://zotero.org/users/2021925/items/MTHMFFVD"],"uri":["http://zotero.org/users/2021925/items/MTHMFFVD"],"itemData":{"id":571,"type":"article-journal","title":"Removing batch effects in analysis of expression microarray data: an evaluation of six batch adjustment methods","container-title":"PloS One","page":"e17238","volume":"6","issue":"2","source":"PubMed","abstract":"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DOI":"10.1371/journal.pone.0017238","ISSN":"1932-6203","note":"PMID: 21386892\nPMCID: PMC3046121","shortTitle":"Removing batch effects in analysis of expression microarray data","journalAbbreviation":"PLoS ONE","language":"eng","author":[{"family":"Chen","given":"Chao"},{"family":"Grennan","given":"Kay"},{"family":"Badner","given":"Judith"},{"family":"Zhang","given":"Dandan"},{"family":"Gershon","given":"Elliot"},{"family":"Jin","given":"Li"},{"family":"Liu","given":"Chunyu"}],"issued":{"date-parts":[["2011"]]},"PMID":"21386892","PMCID":"PMC3046121"}},{"id":575,"uris":["http://zotero.org/users/2021925/items/QAZAD7JH"],"uri":["http://zotero.org/users/2021925/items/QAZAD7JH"],"itemData":{"id":575,"type":"article-journal","title":"Batch effect removal methods for microarray gene expression data integration: a survey","container-title":"Briefings in Bioinformatics","page":"469-490","volume":"14","issue":"4","source":"PubMed","abstract":"Genomic data integration is a key goal to be achieved towards large-scale genomic data analysis. This process is very challenging due to the diverse sources of information resulting from genomics experiments. In this work, we review methods designed to combine genomic data recorded from microarray gene expression (MAGE) experiments. It has been acknowledged that the main source of variation between different MAGE datasets is due to the so-called 'batch effects'. The methods reviewed here perform data integration by removing (or more precisely attempting to remove) the unwanted variation associated with batch effects. They are presented in a unified framework together with a wide range of evaluation tools, which are mandatory in assessing the efficiency and the quality of the data integration process. We provide a systematic description of the MAGE data integration methodology together with some basic recommendation to help the users in choosing the appropriate tools to integrate MAGE data for large-scale analysis; and also how to evaluate them from different perspectives in order to quantify their efficiency. All genomic data used in this study for illustration purposes were retrieved from InSilicoDB http://insilico.ulb.ac.be.","DOI":"10.1093/bib/bbs037","ISSN":"1477-4054","note":"PMID: 22851511","shortTitle":"Batch effect removal methods for microarray gene expression data integration","journalAbbreviation":"Brief. Bioinformatics","language":"eng","author":[{"family":"Lazar","given":"Cosmin"},{"family":"Meganck","given":"Stijn"},{"family":"Taminau","given":"Jonatan"},{"family":"Steenhoff","given":"David"},{"family":"Coletta","given":"Alain"},{"family":"Molter","given":"Colin"},{"family":"Weiss-Solís","given":"David Y."},{"family":"Duque","given":"Robin"},{"family":"Bersini","given":"Hugues"},{"family":"Nowé","given":"Ann"}],"issued":{"date-parts":[["2013",7]]},"PMID":"22851511"}},{"id":569,"uris":["http://zotero.org/users/2021925/items/I8R4E5GR"],"uri":["http://zotero.org/users/2021925/items/I8R4E5GR"],"itemData":{"id":569,"type":"article-journal","title":"Adjusting batch effects in microarray expression data using empirical Bayes methods","container-title":"Biostatistics (Oxford, England)","page":"118-127","volume":"8","issue":"1","source":"PubMed","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DOI":"10.1093/biostatistics/kxj037","ISSN":"1465-4644","note":"PMID: 16632515","journalAbbreviation":"Biostatistics","language":"eng","author":[{"family":"Johnson","given":"W. Evan"},{"family":"Li","given":"Cheng"},{"family":"Rabinovic","given":"Ariel"}],"issued":{"date-parts":[["2007",1]]},"PMID":"16632515"}},{"id":573,"uris":["http://zotero.org/users/2021925/items/M7652ASF"],"uri":["http://zotero.org/users/2021925/items/M7652ASF"],"itemData":{"id":573,"type":"article-journal","title":"A comparison of batch effect removal methods for enhancement of prediction performance using MAQC-II microarray gene expression data","container-title":"The Pharmacogenomics Journal","page":"278-291","volume":"10","issue":"4","source":"PubMed","abstract":"Batch effects are the systematic non-biological differences between batches (groups) of samples in microarray experiments due to various causes such as differences in sample preparation and hybridization protocols. Previous work focused mainly on the development of methods for effective batch effects removal. However, their impact on cross-batch prediction performance, which is one of the most important goals in microarray-based applications, has not been addressed. This paper uses a broad selection of data sets from the Microarray Quality Control Phase II (MAQC-II) effort, generated on three microarray platforms with different causes of batch effects to assess the efficacy of their removal. Two data sets from cross-tissue and cross-platform experiments are also included. Of the 120 cases studied using Support vector machines (SVM) and K nearest neighbors (KNN) as classifiers and Matthews correlation coefficient (MCC) as performance metric, we find that Ratio-G, Ratio-A, EJLR, mean-centering and standardization methods perform better or equivalent to no batch effect removal in 89, 85, 83, 79 and 75% of the cases, respectively, suggesting that the application of these methods is generally advisable and ratio-based methods are preferred.","DOI":"10.1038/tpj.2010.57","ISSN":"1473-1150","note":"PMID: 20676067\nPMCID: PMC2920074","journalAbbreviation":"Pharmacogenomics J.","language":"eng","author":[{"family":"Luo","given":"J."},{"family":"Schumacher","given":"M."},{"family":"Scherer","given":"A."},{"family":"Sanoudou","given":"D."},{"family":"Megherbi","given":"D."},{"family":"Davison","given":"T."},{"family":"Shi","given":"T."},{"family":"Tong","given":"W."},{"family":"Shi","given":"L."},{"family":"Hong","given":"H."},{"family":"Zhao","given":"C."},{"family":"Elloumi","given":"F."},{"family":"Shi","given":"W."},{"family":"Thomas","given":"R."},{"family":"Lin","given":"S."},{"family":"Tillinghast","given":"G."},{"family":"Liu","given":"G."},{"family":"Zhou","given":"Y."},{"family":"Herman","given":"D."},{"family":"Li","given":"Y."},{"family":"Deng","given":"Y."},{"family":"Fang","given":"H."},{"family":"Bushel","given":"P."},{"family":"Woods","given":"M."},{"family":"Zhang","given":"J."}],"issued":{"date-parts":[["2010",8]]},"PMID":"20676067","PMCID":"PMC2920074"}}],"schema":"https://github.com/citation-style-language/schema/raw/master/csl-citation.json"} </w:instrText>
      </w:r>
      <w:r w:rsidR="00427DB6">
        <w:fldChar w:fldCharType="separate"/>
      </w:r>
      <w:r w:rsidR="00427DB6" w:rsidRPr="00427DB6">
        <w:rPr>
          <w:rFonts w:ascii="Calibri"/>
          <w:vertAlign w:val="superscript"/>
        </w:rPr>
        <w:t>26–29</w:t>
      </w:r>
      <w:r w:rsidR="00427DB6">
        <w:fldChar w:fldCharType="end"/>
      </w:r>
      <w:r w:rsidR="009E12B3" w:rsidRPr="00D9741C">
        <w:t>.</w:t>
      </w:r>
    </w:p>
    <w:p w14:paraId="0B4ADE69" w14:textId="77777777" w:rsidR="008217C8" w:rsidRDefault="008217C8" w:rsidP="00C90590">
      <w:pPr>
        <w:tabs>
          <w:tab w:val="left" w:pos="3637"/>
        </w:tabs>
      </w:pPr>
    </w:p>
    <w:p w14:paraId="437015A6" w14:textId="23EC50A1"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427DB6">
        <w:instrText xml:space="preserve"> ADDIN ZOTERO_ITEM CSL_CITATION {"citationID":"i2tpc5nbn","properties":{"formattedCitation":"{\\rtf \\super 10,30,31\\nosupersub{}}","plainCitation":"10,30,31"},"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BA506D" w:rsidRPr="00BA506D">
        <w:fldChar w:fldCharType="separate"/>
      </w:r>
      <w:r w:rsidR="00427DB6" w:rsidRPr="00427DB6">
        <w:rPr>
          <w:rFonts w:ascii="Calibri"/>
          <w:vertAlign w:val="superscript"/>
        </w:rPr>
        <w:t>10,30,31</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w:t>
      </w:r>
      <w:r w:rsidR="00E87FEC">
        <w:t xml:space="preserve">different </w:t>
      </w:r>
      <w:r w:rsidRPr="00BA506D">
        <w:t>central metabolic pathway</w:t>
      </w:r>
      <w:r w:rsidR="00E87FEC">
        <w:t xml:space="preserve"> branch points</w:t>
      </w:r>
      <w:r w:rsidRPr="00BA506D">
        <w:t xml:space="preserve">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 xml:space="preserve">reduced growth by a third. Despite this substantial effect on growth, we observed no significant changes in </w:t>
      </w:r>
      <w:r w:rsidR="00C62836">
        <w:t xml:space="preserve">the relative flux through different reactions in </w:t>
      </w:r>
      <w:r w:rsidR="00BA506D">
        <w:t>central metabolism</w:t>
      </w:r>
      <w:r w:rsidR="00135710">
        <w:t xml:space="preserve">. The only exception was a potential </w:t>
      </w:r>
      <w:r w:rsidR="00BA506D">
        <w:t>decrease in pentose-5-p</w:t>
      </w:r>
      <w:r w:rsidR="00195CF8">
        <w:t xml:space="preserve">hosphate pathway use </w:t>
      </w:r>
      <w:r w:rsidR="00135710">
        <w:t>and</w:t>
      </w:r>
      <w:r w:rsidR="00AB3B3E">
        <w:t xml:space="preserve"> increase in flow through malic enzyme</w:t>
      </w:r>
      <w:r w:rsidR="00135710">
        <w:t xml:space="preserve"> </w:t>
      </w:r>
      <w:r w:rsidR="00195CF8">
        <w:t>at 300 mM</w:t>
      </w:r>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w:t>
      </w:r>
      <w:r w:rsidR="00E20BA0">
        <w:t xml:space="preserve">the </w:t>
      </w:r>
      <w:r w:rsidR="00BA506D">
        <w:t>central metabolism was sufficient to ward off significant changes in relative pathway use despite large effects upon overall growth rate and the pools of mRNA and proteins.</w:t>
      </w:r>
    </w:p>
    <w:p w14:paraId="6E342B66" w14:textId="77777777" w:rsidR="00776B56" w:rsidRPr="004667CE" w:rsidRDefault="00776B56" w:rsidP="00776B56">
      <w:pPr>
        <w:tabs>
          <w:tab w:val="left" w:pos="3637"/>
        </w:tabs>
      </w:pPr>
    </w:p>
    <w:p w14:paraId="5DC1ACA2" w14:textId="20D8D47B"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have found systematic differences in gene-expression response between exponential and stationary phase, and between mRNAs and proteins. </w:t>
      </w:r>
      <w:r w:rsidR="004667CE" w:rsidRPr="004667CE">
        <w:t>O</w:t>
      </w:r>
      <w:r w:rsidR="00AB5C64">
        <w:t>ur data</w:t>
      </w:r>
      <w:r w:rsidRPr="004667CE">
        <w:t xml:space="preserve">set provides a rich resource for future modeling of the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31C786EB" w:rsidR="00E41A2F" w:rsidRPr="00DF1367" w:rsidRDefault="002741BA" w:rsidP="00E41A2F">
      <w:pPr>
        <w:pStyle w:val="Heading3"/>
      </w:pPr>
      <w:r>
        <w:t>Cell g</w:t>
      </w:r>
      <w:r w:rsidR="00E41A2F" w:rsidRPr="0092097B">
        <w:t>rowth</w:t>
      </w:r>
      <w:r w:rsidR="000D74E5" w:rsidRPr="0092097B">
        <w:t>, RNA</w:t>
      </w:r>
      <w:r w:rsidR="00FD59F1">
        <w:t>-</w:t>
      </w:r>
      <w:r w:rsidR="000D74E5" w:rsidRPr="0092097B">
        <w:t>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351A11AD" w:rsidR="006E46BD" w:rsidRDefault="006E46BD" w:rsidP="006E46BD">
      <w:r>
        <w:t xml:space="preserve">Growth and harvesting of </w:t>
      </w:r>
      <w:r w:rsidRPr="003F470B">
        <w:rPr>
          <w:i/>
        </w:rPr>
        <w:t>E. coli</w:t>
      </w:r>
      <w:r>
        <w:t xml:space="preserve"> B REL606 cell pellets for the multiomic analysis was </w:t>
      </w:r>
      <w:r w:rsidR="00AB5C64">
        <w:t xml:space="preserve">performed </w:t>
      </w:r>
      <w:r>
        <w:t xml:space="preserve">as previously </w:t>
      </w:r>
      <w:r w:rsidR="00C97B91">
        <w:t>described</w:t>
      </w:r>
      <w:r w:rsidR="000D74E5">
        <w:fldChar w:fldCharType="begin"/>
      </w:r>
      <w:r w:rsidR="00150EA6">
        <w:instrText xml:space="preserve"> ADDIN ZOTERO_ITEM CSL_CITATION {"citationID":"MrfDu9mJ","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0D74E5">
        <w:fldChar w:fldCharType="separate"/>
      </w:r>
      <w:r w:rsidR="00150EA6" w:rsidRPr="0083485A">
        <w:rPr>
          <w:rFonts w:ascii="Calibri"/>
          <w:vertAlign w:val="superscript"/>
        </w:rPr>
        <w:t>10</w:t>
      </w:r>
      <w:r w:rsidR="000D74E5">
        <w:fldChar w:fldCharType="end"/>
      </w:r>
      <w:r w:rsidR="00AB5C64">
        <w:t>,</w:t>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681C0352" w:rsidR="002620FC" w:rsidRDefault="002620FC" w:rsidP="00F64495">
      <w:r>
        <w:t>Afte</w:t>
      </w:r>
      <w:r w:rsidR="00FE78EA">
        <w:t>r sample collection, RNA</w:t>
      </w:r>
      <w:r w:rsidR="00FD59F1">
        <w:t>-</w:t>
      </w:r>
      <w:r w:rsidR="00FE78EA">
        <w:t xml:space="preserve">seq, mass-spec proteomics, and metabolic flux analysis </w:t>
      </w:r>
      <w:r>
        <w:t>were p</w:t>
      </w:r>
      <w:r w:rsidR="00FE78EA">
        <w:t>erformed exactly as described</w:t>
      </w:r>
      <w:r>
        <w:fldChar w:fldCharType="begin"/>
      </w:r>
      <w:r w:rsidR="00150EA6">
        <w:instrText xml:space="preserve"> ADDIN ZOTERO_ITEM CSL_CITATION {"citationID":"cBSU2JIX","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fldChar w:fldCharType="separate"/>
      </w:r>
      <w:r w:rsidR="00150EA6" w:rsidRPr="0083485A">
        <w:rPr>
          <w:rFonts w:ascii="Calibri"/>
          <w:vertAlign w:val="superscript"/>
        </w:rPr>
        <w:t>10</w:t>
      </w:r>
      <w:r>
        <w:fldChar w:fldCharType="end"/>
      </w:r>
      <w:r>
        <w:t>.</w:t>
      </w:r>
    </w:p>
    <w:p w14:paraId="6AECB0FA" w14:textId="77777777" w:rsidR="00FE78EA" w:rsidRDefault="00FE78EA" w:rsidP="00F64495"/>
    <w:p w14:paraId="3DC8EE49" w14:textId="7A296685" w:rsidR="00F64495" w:rsidRPr="00F64495" w:rsidRDefault="00FE78EA" w:rsidP="00F64495">
      <w:r>
        <w:t xml:space="preserve">Doubling times were </w:t>
      </w:r>
      <w:r w:rsidR="00FD59F1">
        <w:t xml:space="preserve">estimated </w:t>
      </w:r>
      <w:r w:rsidR="00900ACB">
        <w:t>from</w:t>
      </w:r>
      <w:r w:rsidR="00FD59F1">
        <w:t xml:space="preserve"> </w:t>
      </w:r>
      <w:r w:rsidR="00B06885">
        <w:t>OD</w:t>
      </w:r>
      <w:r w:rsidR="00B06885" w:rsidRPr="0073068B">
        <w:rPr>
          <w:vertAlign w:val="subscript"/>
        </w:rPr>
        <w:t>600</w:t>
      </w:r>
      <w:r w:rsidR="00B06885" w:rsidRPr="0083485A">
        <w:t xml:space="preserve"> </w:t>
      </w:r>
      <w:r w:rsidR="00FD59F1">
        <w:t>measurement</w:t>
      </w:r>
      <w:r w:rsidR="00E2642A">
        <w:t>s</w:t>
      </w:r>
      <w:r w:rsidR="00900ACB">
        <w:t xml:space="preserve">. Specifically, </w:t>
      </w:r>
      <w:r w:rsidR="00FE7200">
        <w:t>the logarithms of all OD</w:t>
      </w:r>
      <w:r w:rsidR="00FE7200" w:rsidRPr="0073068B">
        <w:rPr>
          <w:vertAlign w:val="subscript"/>
        </w:rPr>
        <w:t>600</w:t>
      </w:r>
      <w:r w:rsidR="00FE7200" w:rsidRPr="0083485A">
        <w:t xml:space="preserve"> </w:t>
      </w:r>
      <w:r w:rsidR="00FE7200">
        <w:t>values</w:t>
      </w:r>
      <w:r w:rsidR="00900ACB">
        <w:t xml:space="preserve"> </w:t>
      </w:r>
      <w:r w:rsidR="00FE7200">
        <w:t>in the expone</w:t>
      </w:r>
      <w:r w:rsidR="00905AFC">
        <w:t xml:space="preserve">ntial part of </w:t>
      </w:r>
      <w:r w:rsidR="001520BE">
        <w:t>each</w:t>
      </w:r>
      <w:r w:rsidR="00905AFC">
        <w:t xml:space="preserve"> growth curve, </w:t>
      </w:r>
      <w:r w:rsidR="00FE7200">
        <w:t xml:space="preserve">defined as </w:t>
      </w:r>
      <w:r w:rsidR="00E2642A">
        <w:t>when OD</w:t>
      </w:r>
      <w:r w:rsidR="00E2642A" w:rsidRPr="0073068B">
        <w:rPr>
          <w:vertAlign w:val="subscript"/>
        </w:rPr>
        <w:t>600</w:t>
      </w:r>
      <w:r w:rsidR="00E2642A">
        <w:t xml:space="preserve"> values were </w:t>
      </w:r>
      <w:r w:rsidR="00900ACB">
        <w:t xml:space="preserve">between 0.05 and 0.75 times the maximum </w:t>
      </w:r>
      <w:r w:rsidR="00E2642A">
        <w:t xml:space="preserve">observed </w:t>
      </w:r>
      <w:r w:rsidR="00900ACB">
        <w:t>OD</w:t>
      </w:r>
      <w:r w:rsidR="00900ACB" w:rsidRPr="0073068B">
        <w:rPr>
          <w:vertAlign w:val="subscript"/>
        </w:rPr>
        <w:t>600</w:t>
      </w:r>
      <w:r w:rsidR="00E2642A">
        <w:t xml:space="preserve"> at stationary phase</w:t>
      </w:r>
      <w:r w:rsidR="00905AFC" w:rsidRPr="00905AFC">
        <w:t>,</w:t>
      </w:r>
      <w:r w:rsidR="00B24D1F">
        <w:t xml:space="preserve"> </w:t>
      </w:r>
      <w:r w:rsidR="00FE7200">
        <w:t>were fit to a linear model</w:t>
      </w:r>
      <w:r w:rsidR="00E2642A">
        <w:t xml:space="preserve"> with respect to time</w:t>
      </w:r>
      <w:r w:rsidR="00FE7200">
        <w:t>. D</w:t>
      </w:r>
      <w:r w:rsidR="00B24D1F">
        <w:t>oubling time</w:t>
      </w:r>
      <w:r w:rsidR="00E2642A">
        <w:t>s</w:t>
      </w:r>
      <w:r w:rsidR="00B24D1F">
        <w:t xml:space="preserve"> </w:t>
      </w:r>
      <w:r w:rsidR="00E2642A">
        <w:t xml:space="preserve">were </w:t>
      </w:r>
      <w:r w:rsidR="00B24D1F">
        <w:t xml:space="preserve">calculated </w:t>
      </w:r>
      <w:r w:rsidR="00FE7200">
        <w:t xml:space="preserve">as </w:t>
      </w:r>
      <w:r w:rsidR="00905AFC">
        <w:t>log</w:t>
      </w:r>
      <w:r w:rsidR="008F4064" w:rsidRPr="0083485A">
        <w:rPr>
          <w:vertAlign w:val="subscript"/>
        </w:rPr>
        <w:t>e</w:t>
      </w:r>
      <w:r w:rsidR="00B24D1F">
        <w:t>2</w:t>
      </w:r>
      <w:r w:rsidR="00FE7200">
        <w:t xml:space="preserve"> divided by </w:t>
      </w:r>
      <w:r w:rsidR="001520BE">
        <w:t>the fit</w:t>
      </w:r>
      <w:r w:rsidR="00FE7200">
        <w:t xml:space="preserve"> slope </w:t>
      </w:r>
      <w:r w:rsidR="001520BE">
        <w:t xml:space="preserve">for </w:t>
      </w:r>
      <w:r w:rsidR="00FE7200">
        <w:t xml:space="preserve">each biological replicate separately. Means </w:t>
      </w:r>
      <w:r w:rsidR="008C775A">
        <w:t xml:space="preserve">and confidence intervals were calculated </w:t>
      </w:r>
      <w:r w:rsidR="00FE7200">
        <w:t>from</w:t>
      </w:r>
      <w:r w:rsidR="008C775A">
        <w:t xml:space="preserve"> </w:t>
      </w:r>
      <w:r w:rsidR="00B26644">
        <w:t>three replicate growth curves</w:t>
      </w:r>
      <w:r w:rsidR="008C775A">
        <w:t xml:space="preserve"> for all </w:t>
      </w:r>
      <w:r w:rsidR="00D55F77">
        <w:t>conditions</w:t>
      </w:r>
      <w:r w:rsidR="001212B6">
        <w:t xml:space="preserve"> except for gluconate and lac</w:t>
      </w:r>
      <w:r w:rsidR="00D55F77">
        <w:t xml:space="preserve">tate, </w:t>
      </w:r>
      <w:r w:rsidR="001212B6">
        <w:t xml:space="preserve">which </w:t>
      </w:r>
      <w:r w:rsidR="00D55F77">
        <w:t>had</w:t>
      </w:r>
      <w:r w:rsidR="00B26644">
        <w:t xml:space="preserve"> </w:t>
      </w:r>
      <w:r w:rsidR="00D55F77">
        <w:t>measurements for only two replicates.</w:t>
      </w:r>
    </w:p>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214EF028" w:rsidR="00F64495" w:rsidRDefault="00EC08C2" w:rsidP="0073706D">
      <w:r>
        <w:t xml:space="preserve">Our </w:t>
      </w:r>
      <w:r w:rsidR="00F64495">
        <w:t>raw input data consisted of RNA and protein counts. Protein counts can be fractional, because some peptide spectra cannot be uniquely mapped to a single protein</w:t>
      </w:r>
      <w:r w:rsidR="00C826DA">
        <w:t>, so they are equally divided amongst these proteins</w:t>
      </w:r>
      <w:r w:rsidR="00F64495">
        <w:t xml:space="preserve">. We rounded all protein counts to the nearest neighbor for subsequent analysis. We set the counts of all unobserved proteins to zero. </w:t>
      </w:r>
      <w:r w:rsidR="00FE68DE">
        <w:t>For RNA</w:t>
      </w:r>
      <w:r w:rsidR="00C826DA">
        <w:t xml:space="preserve">, we </w:t>
      </w:r>
      <w:r w:rsidR="00FE68DE">
        <w:t xml:space="preserve">only analyzed the counts of reads </w:t>
      </w:r>
      <w:r w:rsidR="00C826DA">
        <w:t xml:space="preserve">that overlapped annotated protein coding genes (mRNA counts). </w:t>
      </w:r>
      <w:r w:rsidR="00F64495">
        <w:t xml:space="preserve">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47B8523A"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noise, 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r w:rsidR="00AB5C64">
        <w:t>samples MURI_0</w:t>
      </w:r>
      <w:r w:rsidR="002F26EF">
        <w:t>9</w:t>
      </w:r>
      <w:r w:rsidR="00AB5C64">
        <w:t>1 and MURI_</w:t>
      </w:r>
      <w:r w:rsidR="002F26EF">
        <w:t>130</w:t>
      </w:r>
      <w:r w:rsidR="00AB5C64">
        <w:t>, Supplementary Table 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2E1A09" w14:textId="3C4E1B14" w:rsidR="00DD62E5"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150EA6">
        <w:instrText xml:space="preserve"> ADDIN ZOTERO_ITEM CSL_CITATION {"citationID":"PDEfj90x","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150EA6" w:rsidRPr="0083485A">
        <w:rPr>
          <w:rFonts w:ascii="Calibri"/>
          <w:vertAlign w:val="superscript"/>
        </w:rPr>
        <w:t>15</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e then used those size factors to normalize raw counts (i.e., without pseudo-counts).</w:t>
      </w:r>
    </w:p>
    <w:p w14:paraId="3A369533" w14:textId="77777777" w:rsidR="00AB5C64" w:rsidRDefault="00AB5C64"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04FA198E" w:rsidR="00ED7890" w:rsidRDefault="00ED7890" w:rsidP="00D30269">
      <w:r>
        <w:t>We clustered normal</w:t>
      </w:r>
      <w:r w:rsidR="005974B0">
        <w:t xml:space="preserve">ized </w:t>
      </w:r>
      <w:r w:rsidR="007733E9">
        <w:t xml:space="preserve">mRNA and protein </w:t>
      </w:r>
      <w:r w:rsidR="005974B0">
        <w:t>counts based on their Eucli</w:t>
      </w:r>
      <w:r>
        <w:t xml:space="preserve">dian distance, using the complete linkage method implemented in th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70648D">
        <w:fldChar w:fldCharType="begin"/>
      </w:r>
      <w:r w:rsidR="00427DB6">
        <w:instrText xml:space="preserve"> ADDIN ZOTERO_ITEM CSL_CITATION {"citationID":"19ombrk65s","properties":{"formattedCitation":"{\\rtf \\super 32\\nosupersub{}}","plainCitation":"32"},"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427DB6" w:rsidRPr="00427DB6">
        <w:rPr>
          <w:rFonts w:ascii="Calibri"/>
          <w:vertAlign w:val="superscript"/>
        </w:rPr>
        <w:t>32</w:t>
      </w:r>
      <w:r w:rsidR="0070648D">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52003C58" w:rsidR="00315216" w:rsidRDefault="005974B0" w:rsidP="00315216">
      <w:r>
        <w:t>We used DE</w:t>
      </w:r>
      <w:r w:rsidR="002542F9">
        <w:t>Seq2</w:t>
      </w:r>
      <w:r w:rsidR="00AB583A">
        <w:fldChar w:fldCharType="begin"/>
      </w:r>
      <w:r w:rsidR="00150EA6">
        <w:instrText xml:space="preserve"> ADDIN ZOTERO_ITEM CSL_CITATION {"citationID":"0oI4oD4p","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150EA6" w:rsidRPr="0083485A">
        <w:rPr>
          <w:rFonts w:ascii="Calibri"/>
          <w:vertAlign w:val="superscript"/>
        </w:rPr>
        <w:t>15</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150EA6">
        <w:instrText xml:space="preserve"> ADDIN ZOTERO_ITEM CSL_CITATION {"citationID":"GerBkcZh","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2542F9">
        <w:fldChar w:fldCharType="separate"/>
      </w:r>
      <w:r w:rsidR="00150EA6" w:rsidRPr="0083485A">
        <w:rPr>
          <w:rFonts w:ascii="Calibri"/>
          <w:vertAlign w:val="superscript"/>
        </w:rPr>
        <w:t>10</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41C44C83"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AB5C64" w:rsidRPr="00AB5C64">
        <w:rPr>
          <w:rFonts w:ascii="Courier" w:hAnsi="Courier"/>
        </w:rPr>
        <w:t>~ batch_number + variable_of_interest</w:t>
      </w:r>
      <w:r w:rsidR="00AB5C64">
        <w:t>, where</w:t>
      </w:r>
      <w:r w:rsidR="00393FB7">
        <w:t xml:space="preserve"> </w:t>
      </w:r>
      <w:r w:rsidR="00AB5C64" w:rsidRPr="00AB5C64">
        <w:rPr>
          <w:rFonts w:ascii="Courier" w:hAnsi="Courier"/>
        </w:rPr>
        <w:t>variable_of_interest</w:t>
      </w:r>
      <w:r w:rsidR="00AB5C64">
        <w:t xml:space="preserve"> was either a categorical variable </w:t>
      </w:r>
      <w:r w:rsidR="00B1332D">
        <w:t>representing the carbons source or growth phase (exponential or stationary) or a quantitative variable representing Na</w:t>
      </w:r>
      <w:r w:rsidR="00B1332D" w:rsidRPr="00AC2FB8">
        <w:rPr>
          <w:vertAlign w:val="superscript"/>
        </w:rPr>
        <w:t>+</w:t>
      </w:r>
      <w:r w:rsidR="00B1332D">
        <w:t xml:space="preserve"> level or </w:t>
      </w:r>
      <w:r w:rsidR="00AC2FB8">
        <w:t>Mg</w:t>
      </w:r>
      <w:r w:rsidR="00AC2FB8" w:rsidRPr="00AC2FB8">
        <w:rPr>
          <w:vertAlign w:val="superscript"/>
        </w:rPr>
        <w:t>2+</w:t>
      </w:r>
      <w:r w:rsidR="00AC2FB8">
        <w:t xml:space="preserve"> level</w:t>
      </w:r>
      <w:r w:rsidR="00D81A7B" w:rsidRPr="00D81A7B">
        <w:t>.</w:t>
      </w:r>
    </w:p>
    <w:p w14:paraId="33C6F7E1" w14:textId="77777777" w:rsidR="00460421" w:rsidRDefault="00460421" w:rsidP="00315216"/>
    <w:p w14:paraId="61FF31ED" w14:textId="723D7789" w:rsidR="0018344D" w:rsidRPr="00DD4E2A" w:rsidRDefault="00460421" w:rsidP="0018344D">
      <w:r>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150EA6">
        <w:instrText xml:space="preserve"> ADDIN ZOTERO_ITEM CSL_CITATION {"citationID":"l3iqINv8","properties":{"formattedCitation":"{\\rtf \\super 18\\nosupersub{}}","plainCitation":"1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150EA6" w:rsidRPr="0083485A">
        <w:rPr>
          <w:rFonts w:ascii="Calibri"/>
          <w:vertAlign w:val="superscript"/>
        </w:rPr>
        <w:t>18</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150EA6">
        <w:instrText xml:space="preserve"> ADDIN ZOTERO_ITEM CSL_CITATION {"citationID":"X29iZdFY","properties":{"formattedCitation":"{\\rtf \\super 16\\nosupersub{}}","plainCitation":"16"},"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18344D" w:rsidRPr="00DD4E2A">
        <w:fldChar w:fldCharType="separate"/>
      </w:r>
      <w:r w:rsidR="00150EA6" w:rsidRPr="0083485A">
        <w:rPr>
          <w:rFonts w:ascii="Calibri"/>
          <w:vertAlign w:val="superscript"/>
        </w:rPr>
        <w:t>16</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150EA6">
        <w:instrText xml:space="preserve"> ADDIN ZOTERO_ITEM CSL_CITATION {"citationID":"E8EhQkPD","properties":{"formattedCitation":"{\\rtf \\super 17\\nosupersub{}}","plainCitation":"17"},"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150EA6" w:rsidRPr="0083485A">
        <w:rPr>
          <w:rFonts w:ascii="Calibri"/>
          <w:vertAlign w:val="superscript"/>
        </w:rPr>
        <w:t>17</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4468D107" w14:textId="1D5D6E39" w:rsidR="00B1332D" w:rsidRDefault="005346B9" w:rsidP="00315216">
      <w:pPr>
        <w:rPr>
          <w:highlight w:val="yellow"/>
        </w:rPr>
      </w:pPr>
      <w:r>
        <w:t xml:space="preserve">All statistical analyses were performed in R. The relevant R scripts and processed data are available on github: </w:t>
      </w:r>
      <w:hyperlink r:id="rId13" w:history="1">
        <w:r w:rsidR="00B1332D" w:rsidRPr="003B22C5">
          <w:rPr>
            <w:rStyle w:val="Hyperlink"/>
          </w:rPr>
          <w:t>https://github.com/umutcaglar/ecoli_multiple_growth_conditions</w:t>
        </w:r>
      </w:hyperlink>
    </w:p>
    <w:p w14:paraId="2B0FCDA7" w14:textId="6356079E" w:rsidR="001D240C" w:rsidRDefault="005346B9" w:rsidP="001D240C">
      <w:r w:rsidRPr="00B1332D">
        <w:rPr>
          <w:color w:val="FF0000"/>
        </w:rPr>
        <w:t xml:space="preserve">Raw RNA reads and peptide spectra are </w:t>
      </w:r>
      <w:r w:rsidR="00B1332D" w:rsidRPr="00B1332D">
        <w:rPr>
          <w:color w:val="FF0000"/>
        </w:rPr>
        <w:t>being submitted to the appropriate repositories.</w:t>
      </w:r>
    </w:p>
    <w:p w14:paraId="1F990734" w14:textId="7FCE5E97" w:rsidR="001D240C" w:rsidRDefault="001D240C" w:rsidP="00315216">
      <w:pPr>
        <w:pStyle w:val="Heading2"/>
      </w:pPr>
      <w:r>
        <w:t>Acknowledgments</w:t>
      </w:r>
    </w:p>
    <w:p w14:paraId="4CB6119C" w14:textId="113CC4C9" w:rsidR="001D240C" w:rsidRDefault="001D240C" w:rsidP="001D240C">
      <w:r>
        <w:t xml:space="preserve">This study was funded by </w:t>
      </w:r>
      <w:r w:rsidRPr="001D240C">
        <w:t>Army Research Office (ARO,</w:t>
      </w:r>
      <w:hyperlink r:id="rId14" w:history="1">
        <w:r w:rsidRPr="001D240C">
          <w:rPr>
            <w:rStyle w:val="Hyperlink"/>
          </w:rPr>
          <w:t>http://www.arl.army.mil/</w:t>
        </w:r>
      </w:hyperlink>
      <w:r w:rsidRPr="001D240C">
        <w:t>) grant W911NF-12-1-0390</w:t>
      </w:r>
      <w:r>
        <w:t xml:space="preserve"> to CJM, EMM, JEB, and COW. </w:t>
      </w:r>
      <w:r w:rsidRPr="001D240C">
        <w:t>EMM also acknowledges support from the NIH (DP1 OD009572) and Welch Foundation (F1515)</w:t>
      </w:r>
      <w:r>
        <w:t>. 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p>
    <w:p w14:paraId="5F0E86DB" w14:textId="2D509A84" w:rsidR="00315216" w:rsidRPr="00315216" w:rsidRDefault="00315216" w:rsidP="00315216">
      <w:pPr>
        <w:pStyle w:val="Heading2"/>
      </w:pPr>
      <w:commentRangeStart w:id="2"/>
      <w:r>
        <w:t>References</w:t>
      </w:r>
      <w:commentRangeEnd w:id="2"/>
      <w:r w:rsidR="009923DA">
        <w:rPr>
          <w:rStyle w:val="CommentReference"/>
          <w:rFonts w:eastAsiaTheme="minorEastAsia" w:cstheme="minorBidi"/>
          <w:b w:val="0"/>
          <w:bCs w:val="0"/>
          <w:color w:val="auto"/>
        </w:rPr>
        <w:commentReference w:id="2"/>
      </w:r>
    </w:p>
    <w:p w14:paraId="66199241" w14:textId="77777777" w:rsidR="00AA7938" w:rsidRPr="00AA7938" w:rsidRDefault="00FD014C" w:rsidP="00AA7938">
      <w:pPr>
        <w:pStyle w:val="Bibliography"/>
        <w:rPr>
          <w:rFonts w:ascii="Calibri"/>
        </w:rPr>
      </w:pPr>
      <w:r>
        <w:fldChar w:fldCharType="begin"/>
      </w:r>
      <w:r w:rsidR="00AA7938">
        <w:instrText xml:space="preserve"> ADDIN ZOTERO_BIBL {"custom":[]} CSL_BIBLIOGRAPHY </w:instrText>
      </w:r>
      <w:r>
        <w:fldChar w:fldCharType="separate"/>
      </w:r>
      <w:r w:rsidR="00AA7938" w:rsidRPr="00AA7938">
        <w:rPr>
          <w:rFonts w:ascii="Calibri"/>
        </w:rPr>
        <w:t>1.</w:t>
      </w:r>
      <w:r w:rsidR="00AA7938" w:rsidRPr="00AA7938">
        <w:rPr>
          <w:rFonts w:ascii="Calibri"/>
        </w:rPr>
        <w:tab/>
        <w:t xml:space="preserve">Botstein, D. &amp; Risch, N. Discovering genotypes underlying human phenotypes: past successes for mendelian disease, future approaches for complex disease. </w:t>
      </w:r>
      <w:r w:rsidR="00AA7938" w:rsidRPr="00AA7938">
        <w:rPr>
          <w:rFonts w:ascii="Calibri"/>
          <w:i/>
          <w:iCs/>
        </w:rPr>
        <w:t>Nat. Genet.</w:t>
      </w:r>
      <w:r w:rsidR="00AA7938" w:rsidRPr="00AA7938">
        <w:rPr>
          <w:rFonts w:ascii="Calibri"/>
        </w:rPr>
        <w:t xml:space="preserve"> </w:t>
      </w:r>
      <w:r w:rsidR="00AA7938" w:rsidRPr="00AA7938">
        <w:rPr>
          <w:rFonts w:ascii="Calibri"/>
          <w:b/>
          <w:bCs/>
        </w:rPr>
        <w:t>33,</w:t>
      </w:r>
      <w:r w:rsidR="00AA7938" w:rsidRPr="00AA7938">
        <w:rPr>
          <w:rFonts w:ascii="Calibri"/>
        </w:rPr>
        <w:t xml:space="preserve"> 228–237 (2003).</w:t>
      </w:r>
    </w:p>
    <w:p w14:paraId="7E0CA246" w14:textId="77777777" w:rsidR="00AA7938" w:rsidRPr="00AA7938" w:rsidRDefault="00AA7938" w:rsidP="00AA7938">
      <w:pPr>
        <w:pStyle w:val="Bibliography"/>
        <w:rPr>
          <w:rFonts w:ascii="Calibri"/>
        </w:rPr>
      </w:pPr>
      <w:r w:rsidRPr="00AA7938">
        <w:rPr>
          <w:rFonts w:ascii="Calibri"/>
        </w:rPr>
        <w:t>2.</w:t>
      </w:r>
      <w:r w:rsidRPr="00AA7938">
        <w:rPr>
          <w:rFonts w:ascii="Calibri"/>
        </w:rPr>
        <w:tab/>
        <w:t xml:space="preserve">Zhang, W., Li, F. &amp; Nie, L. Integrating multiple ‘omics’ analysis for microbial biology: application and methodologies. </w:t>
      </w:r>
      <w:r w:rsidRPr="00AA7938">
        <w:rPr>
          <w:rFonts w:ascii="Calibri"/>
          <w:i/>
          <w:iCs/>
        </w:rPr>
        <w:t>Microbiology</w:t>
      </w:r>
      <w:r w:rsidRPr="00AA7938">
        <w:rPr>
          <w:rFonts w:ascii="Calibri"/>
        </w:rPr>
        <w:t xml:space="preserve"> </w:t>
      </w:r>
      <w:r w:rsidRPr="00AA7938">
        <w:rPr>
          <w:rFonts w:ascii="Calibri"/>
          <w:b/>
          <w:bCs/>
        </w:rPr>
        <w:t>156,</w:t>
      </w:r>
      <w:r w:rsidRPr="00AA7938">
        <w:rPr>
          <w:rFonts w:ascii="Calibri"/>
        </w:rPr>
        <w:t xml:space="preserve"> 287–301 (2010).</w:t>
      </w:r>
    </w:p>
    <w:p w14:paraId="45BA4F64" w14:textId="77777777" w:rsidR="00AA7938" w:rsidRPr="00AA7938" w:rsidRDefault="00AA7938" w:rsidP="00AA7938">
      <w:pPr>
        <w:pStyle w:val="Bibliography"/>
        <w:rPr>
          <w:rFonts w:ascii="Calibri"/>
        </w:rPr>
      </w:pPr>
      <w:r w:rsidRPr="00AA7938">
        <w:rPr>
          <w:rFonts w:ascii="Calibri"/>
        </w:rPr>
        <w:t>3.</w:t>
      </w:r>
      <w:r w:rsidRPr="00AA7938">
        <w:rPr>
          <w:rFonts w:ascii="Calibri"/>
        </w:rPr>
        <w:tab/>
        <w:t xml:space="preserve">Joyce, A. R. &amp; Palsson, B. Ø. The model organism as a system: integrating ‘omics’ data sets. </w:t>
      </w:r>
      <w:r w:rsidRPr="00AA7938">
        <w:rPr>
          <w:rFonts w:ascii="Calibri"/>
          <w:i/>
          <w:iCs/>
        </w:rPr>
        <w:t>Nat. Rev. Mol. Cell Biol.</w:t>
      </w:r>
      <w:r w:rsidRPr="00AA7938">
        <w:rPr>
          <w:rFonts w:ascii="Calibri"/>
        </w:rPr>
        <w:t xml:space="preserve"> </w:t>
      </w:r>
      <w:r w:rsidRPr="00AA7938">
        <w:rPr>
          <w:rFonts w:ascii="Calibri"/>
          <w:b/>
          <w:bCs/>
        </w:rPr>
        <w:t>7,</w:t>
      </w:r>
      <w:r w:rsidRPr="00AA7938">
        <w:rPr>
          <w:rFonts w:ascii="Calibri"/>
        </w:rPr>
        <w:t xml:space="preserve"> 198–210 (2006).</w:t>
      </w:r>
    </w:p>
    <w:p w14:paraId="178481D4" w14:textId="77777777" w:rsidR="00AA7938" w:rsidRPr="00AA7938" w:rsidRDefault="00AA7938" w:rsidP="00AA7938">
      <w:pPr>
        <w:pStyle w:val="Bibliography"/>
        <w:rPr>
          <w:rFonts w:ascii="Calibri"/>
        </w:rPr>
      </w:pPr>
      <w:r w:rsidRPr="00AA7938">
        <w:rPr>
          <w:rFonts w:ascii="Calibri"/>
        </w:rPr>
        <w:t>4.</w:t>
      </w:r>
      <w:r w:rsidRPr="00AA7938">
        <w:rPr>
          <w:rFonts w:ascii="Calibri"/>
        </w:rPr>
        <w:tab/>
        <w:t xml:space="preserve">Ideker, T. </w:t>
      </w:r>
      <w:r w:rsidRPr="00AA7938">
        <w:rPr>
          <w:rFonts w:ascii="Calibri"/>
          <w:i/>
          <w:iCs/>
        </w:rPr>
        <w:t>et al.</w:t>
      </w:r>
      <w:r w:rsidRPr="00AA7938">
        <w:rPr>
          <w:rFonts w:ascii="Calibri"/>
        </w:rPr>
        <w:t xml:space="preserve"> Integrated Genomic and Proteomic Analyses of a Systematically Perturbed Metabolic Network. </w:t>
      </w:r>
      <w:r w:rsidRPr="00AA7938">
        <w:rPr>
          <w:rFonts w:ascii="Calibri"/>
          <w:i/>
          <w:iCs/>
        </w:rPr>
        <w:t>Science</w:t>
      </w:r>
      <w:r w:rsidRPr="00AA7938">
        <w:rPr>
          <w:rFonts w:ascii="Calibri"/>
        </w:rPr>
        <w:t xml:space="preserve"> </w:t>
      </w:r>
      <w:r w:rsidRPr="00AA7938">
        <w:rPr>
          <w:rFonts w:ascii="Calibri"/>
          <w:b/>
          <w:bCs/>
        </w:rPr>
        <w:t>292,</w:t>
      </w:r>
      <w:r w:rsidRPr="00AA7938">
        <w:rPr>
          <w:rFonts w:ascii="Calibri"/>
        </w:rPr>
        <w:t xml:space="preserve"> 929–934 (2001).</w:t>
      </w:r>
    </w:p>
    <w:p w14:paraId="517554F7" w14:textId="77777777" w:rsidR="00AA7938" w:rsidRPr="00AA7938" w:rsidRDefault="00AA7938" w:rsidP="00AA7938">
      <w:pPr>
        <w:pStyle w:val="Bibliography"/>
        <w:rPr>
          <w:rFonts w:ascii="Calibri"/>
        </w:rPr>
      </w:pPr>
      <w:r w:rsidRPr="00AA7938">
        <w:rPr>
          <w:rFonts w:ascii="Calibri"/>
        </w:rPr>
        <w:t>5.</w:t>
      </w:r>
      <w:r w:rsidRPr="00AA7938">
        <w:rPr>
          <w:rFonts w:ascii="Calibri"/>
        </w:rPr>
        <w:tab/>
        <w:t xml:space="preserve">Vogel, C. &amp; Marcotte, E. M. Insights into the regulation of protein abundance from proteomic and transcriptomic analyses. </w:t>
      </w:r>
      <w:r w:rsidRPr="00AA7938">
        <w:rPr>
          <w:rFonts w:ascii="Calibri"/>
          <w:i/>
          <w:iCs/>
        </w:rPr>
        <w:t>Nat. Rev. Genet.</w:t>
      </w:r>
      <w:r w:rsidRPr="00AA7938">
        <w:rPr>
          <w:rFonts w:ascii="Calibri"/>
        </w:rPr>
        <w:t xml:space="preserve"> </w:t>
      </w:r>
      <w:r w:rsidRPr="00AA7938">
        <w:rPr>
          <w:rFonts w:ascii="Calibri"/>
          <w:b/>
          <w:bCs/>
        </w:rPr>
        <w:t>13,</w:t>
      </w:r>
      <w:r w:rsidRPr="00AA7938">
        <w:rPr>
          <w:rFonts w:ascii="Calibri"/>
        </w:rPr>
        <w:t xml:space="preserve"> 227–232 (2012).</w:t>
      </w:r>
    </w:p>
    <w:p w14:paraId="1D49755A" w14:textId="77777777" w:rsidR="00AA7938" w:rsidRPr="00AA7938" w:rsidRDefault="00AA7938" w:rsidP="00AA7938">
      <w:pPr>
        <w:pStyle w:val="Bibliography"/>
        <w:rPr>
          <w:rFonts w:ascii="Calibri"/>
        </w:rPr>
      </w:pPr>
      <w:r w:rsidRPr="00AA7938">
        <w:rPr>
          <w:rFonts w:ascii="Calibri"/>
        </w:rPr>
        <w:t>6.</w:t>
      </w:r>
      <w:r w:rsidRPr="00AA7938">
        <w:rPr>
          <w:rFonts w:ascii="Calibri"/>
        </w:rPr>
        <w:tab/>
        <w:t xml:space="preserve">Lee, S. Y. High cell-density culture of Escherichia coli. </w:t>
      </w:r>
      <w:r w:rsidRPr="00AA7938">
        <w:rPr>
          <w:rFonts w:ascii="Calibri"/>
          <w:i/>
          <w:iCs/>
        </w:rPr>
        <w:t>Trends Biotechnol.</w:t>
      </w:r>
      <w:r w:rsidRPr="00AA7938">
        <w:rPr>
          <w:rFonts w:ascii="Calibri"/>
        </w:rPr>
        <w:t xml:space="preserve"> </w:t>
      </w:r>
      <w:r w:rsidRPr="00AA7938">
        <w:rPr>
          <w:rFonts w:ascii="Calibri"/>
          <w:b/>
          <w:bCs/>
        </w:rPr>
        <w:t>14,</w:t>
      </w:r>
      <w:r w:rsidRPr="00AA7938">
        <w:rPr>
          <w:rFonts w:ascii="Calibri"/>
        </w:rPr>
        <w:t xml:space="preserve"> 98–105 (1996).</w:t>
      </w:r>
    </w:p>
    <w:p w14:paraId="2627CD92" w14:textId="77777777" w:rsidR="00AA7938" w:rsidRPr="00AA7938" w:rsidRDefault="00AA7938" w:rsidP="00AA7938">
      <w:pPr>
        <w:pStyle w:val="Bibliography"/>
        <w:rPr>
          <w:rFonts w:ascii="Calibri"/>
        </w:rPr>
      </w:pPr>
      <w:r w:rsidRPr="00AA7938">
        <w:rPr>
          <w:rFonts w:ascii="Calibri"/>
        </w:rPr>
        <w:t>7.</w:t>
      </w:r>
      <w:r w:rsidRPr="00AA7938">
        <w:rPr>
          <w:rFonts w:ascii="Calibri"/>
        </w:rPr>
        <w:tab/>
        <w:t xml:space="preserve">Blattner, F. R. </w:t>
      </w:r>
      <w:r w:rsidRPr="00AA7938">
        <w:rPr>
          <w:rFonts w:ascii="Calibri"/>
          <w:i/>
          <w:iCs/>
        </w:rPr>
        <w:t>et al.</w:t>
      </w:r>
      <w:r w:rsidRPr="00AA7938">
        <w:rPr>
          <w:rFonts w:ascii="Calibri"/>
        </w:rPr>
        <w:t xml:space="preserve"> The Complete Genome Sequence of Escherichia coli K-12. </w:t>
      </w:r>
      <w:r w:rsidRPr="00AA7938">
        <w:rPr>
          <w:rFonts w:ascii="Calibri"/>
          <w:i/>
          <w:iCs/>
        </w:rPr>
        <w:t>Science</w:t>
      </w:r>
      <w:r w:rsidRPr="00AA7938">
        <w:rPr>
          <w:rFonts w:ascii="Calibri"/>
        </w:rPr>
        <w:t xml:space="preserve"> </w:t>
      </w:r>
      <w:r w:rsidRPr="00AA7938">
        <w:rPr>
          <w:rFonts w:ascii="Calibri"/>
          <w:b/>
          <w:bCs/>
        </w:rPr>
        <w:t>277,</w:t>
      </w:r>
      <w:r w:rsidRPr="00AA7938">
        <w:rPr>
          <w:rFonts w:ascii="Calibri"/>
        </w:rPr>
        <w:t xml:space="preserve"> 1453–1462 (1997).</w:t>
      </w:r>
    </w:p>
    <w:p w14:paraId="600625A4" w14:textId="77777777" w:rsidR="00AA7938" w:rsidRPr="00AA7938" w:rsidRDefault="00AA7938" w:rsidP="00AA7938">
      <w:pPr>
        <w:pStyle w:val="Bibliography"/>
        <w:rPr>
          <w:rFonts w:ascii="Calibri"/>
        </w:rPr>
      </w:pPr>
      <w:r w:rsidRPr="00AA7938">
        <w:rPr>
          <w:rFonts w:ascii="Calibri"/>
        </w:rPr>
        <w:t>8.</w:t>
      </w:r>
      <w:r w:rsidRPr="00AA7938">
        <w:rPr>
          <w:rFonts w:ascii="Calibri"/>
        </w:rPr>
        <w:tab/>
        <w:t xml:space="preserve">Yoon, S. H., Han, M.-J., Lee, S. Y., Jeong, K. J. &amp; Yoo, J.-S. Combined transcriptome and proteome analysis of Escherichia coli during high cell density culture. </w:t>
      </w:r>
      <w:r w:rsidRPr="00AA7938">
        <w:rPr>
          <w:rFonts w:ascii="Calibri"/>
          <w:i/>
          <w:iCs/>
        </w:rPr>
        <w:t>Biotechnol. Bioeng.</w:t>
      </w:r>
      <w:r w:rsidRPr="00AA7938">
        <w:rPr>
          <w:rFonts w:ascii="Calibri"/>
        </w:rPr>
        <w:t xml:space="preserve"> </w:t>
      </w:r>
      <w:r w:rsidRPr="00AA7938">
        <w:rPr>
          <w:rFonts w:ascii="Calibri"/>
          <w:b/>
          <w:bCs/>
        </w:rPr>
        <w:t>81,</w:t>
      </w:r>
      <w:r w:rsidRPr="00AA7938">
        <w:rPr>
          <w:rFonts w:ascii="Calibri"/>
        </w:rPr>
        <w:t xml:space="preserve"> 753–767 (2003).</w:t>
      </w:r>
    </w:p>
    <w:p w14:paraId="66DEE8FB" w14:textId="77777777" w:rsidR="00AA7938" w:rsidRPr="00AA7938" w:rsidRDefault="00AA7938" w:rsidP="00AA7938">
      <w:pPr>
        <w:pStyle w:val="Bibliography"/>
        <w:rPr>
          <w:rFonts w:ascii="Calibri"/>
        </w:rPr>
      </w:pPr>
      <w:r w:rsidRPr="00AA7938">
        <w:rPr>
          <w:rFonts w:ascii="Calibri"/>
        </w:rPr>
        <w:t>9.</w:t>
      </w:r>
      <w:r w:rsidRPr="00AA7938">
        <w:rPr>
          <w:rFonts w:ascii="Calibri"/>
        </w:rPr>
        <w:tab/>
        <w:t xml:space="preserve">Gadgil, M., Kapur, V. &amp; Hu, W.-S. Transcriptional response of Escherichia coli to temperature shift. </w:t>
      </w:r>
      <w:r w:rsidRPr="00AA7938">
        <w:rPr>
          <w:rFonts w:ascii="Calibri"/>
          <w:i/>
          <w:iCs/>
        </w:rPr>
        <w:t>Biotechnol. Prog.</w:t>
      </w:r>
      <w:r w:rsidRPr="00AA7938">
        <w:rPr>
          <w:rFonts w:ascii="Calibri"/>
        </w:rPr>
        <w:t xml:space="preserve"> </w:t>
      </w:r>
      <w:r w:rsidRPr="00AA7938">
        <w:rPr>
          <w:rFonts w:ascii="Calibri"/>
          <w:b/>
          <w:bCs/>
        </w:rPr>
        <w:t>21,</w:t>
      </w:r>
      <w:r w:rsidRPr="00AA7938">
        <w:rPr>
          <w:rFonts w:ascii="Calibri"/>
        </w:rPr>
        <w:t xml:space="preserve"> 689–699 (2005).</w:t>
      </w:r>
    </w:p>
    <w:p w14:paraId="109CCE50" w14:textId="77777777" w:rsidR="00AA7938" w:rsidRPr="00AA7938" w:rsidRDefault="00AA7938" w:rsidP="00AA7938">
      <w:pPr>
        <w:pStyle w:val="Bibliography"/>
        <w:rPr>
          <w:rFonts w:ascii="Calibri"/>
        </w:rPr>
      </w:pPr>
      <w:r w:rsidRPr="00AA7938">
        <w:rPr>
          <w:rFonts w:ascii="Calibri"/>
        </w:rPr>
        <w:t>10.</w:t>
      </w:r>
      <w:r w:rsidRPr="00AA7938">
        <w:rPr>
          <w:rFonts w:ascii="Calibri"/>
        </w:rPr>
        <w:tab/>
        <w:t xml:space="preserve">Houser, J. R. </w:t>
      </w:r>
      <w:r w:rsidRPr="00AA7938">
        <w:rPr>
          <w:rFonts w:ascii="Calibri"/>
          <w:i/>
          <w:iCs/>
        </w:rPr>
        <w:t>et al.</w:t>
      </w:r>
      <w:r w:rsidRPr="00AA7938">
        <w:rPr>
          <w:rFonts w:ascii="Calibri"/>
        </w:rPr>
        <w:t xml:space="preserve"> Controlled Measurement and Comparative Analysis of Cellular Components in E. coli Reveals Broad Regulatory Changes in Response to Glucose Starvation. </w:t>
      </w:r>
      <w:r w:rsidRPr="00AA7938">
        <w:rPr>
          <w:rFonts w:ascii="Calibri"/>
          <w:i/>
          <w:iCs/>
        </w:rPr>
        <w:t>PLoS Comput. Biol.</w:t>
      </w:r>
      <w:r w:rsidRPr="00AA7938">
        <w:rPr>
          <w:rFonts w:ascii="Calibri"/>
        </w:rPr>
        <w:t xml:space="preserve"> </w:t>
      </w:r>
      <w:r w:rsidRPr="00AA7938">
        <w:rPr>
          <w:rFonts w:ascii="Calibri"/>
          <w:b/>
          <w:bCs/>
        </w:rPr>
        <w:t>11,</w:t>
      </w:r>
      <w:r w:rsidRPr="00AA7938">
        <w:rPr>
          <w:rFonts w:ascii="Calibri"/>
        </w:rPr>
        <w:t xml:space="preserve"> (2015).</w:t>
      </w:r>
    </w:p>
    <w:p w14:paraId="6AA38077" w14:textId="77777777" w:rsidR="00AA7938" w:rsidRPr="00AA7938" w:rsidRDefault="00AA7938" w:rsidP="00AA7938">
      <w:pPr>
        <w:pStyle w:val="Bibliography"/>
        <w:rPr>
          <w:rFonts w:ascii="Calibri"/>
        </w:rPr>
      </w:pPr>
      <w:r w:rsidRPr="00AA7938">
        <w:rPr>
          <w:rFonts w:ascii="Calibri"/>
        </w:rPr>
        <w:t>11.</w:t>
      </w:r>
      <w:r w:rsidRPr="00AA7938">
        <w:rPr>
          <w:rFonts w:ascii="Calibri"/>
        </w:rPr>
        <w:tab/>
        <w:t xml:space="preserve">Soufi, B., Krug, K., Harst, A. &amp; Macek, B. Characterization of the E. coli proteome and its modifications during growth and ethanol stress. </w:t>
      </w:r>
      <w:r w:rsidRPr="00AA7938">
        <w:rPr>
          <w:rFonts w:ascii="Calibri"/>
          <w:i/>
          <w:iCs/>
        </w:rPr>
        <w:t>Front. Microbiol.</w:t>
      </w:r>
      <w:r w:rsidRPr="00AA7938">
        <w:rPr>
          <w:rFonts w:ascii="Calibri"/>
        </w:rPr>
        <w:t xml:space="preserve"> </w:t>
      </w:r>
      <w:r w:rsidRPr="00AA7938">
        <w:rPr>
          <w:rFonts w:ascii="Calibri"/>
          <w:b/>
          <w:bCs/>
        </w:rPr>
        <w:t>6,</w:t>
      </w:r>
      <w:r w:rsidRPr="00AA7938">
        <w:rPr>
          <w:rFonts w:ascii="Calibri"/>
        </w:rPr>
        <w:t xml:space="preserve"> (2015).</w:t>
      </w:r>
    </w:p>
    <w:p w14:paraId="1D845848" w14:textId="77777777" w:rsidR="00AA7938" w:rsidRPr="00AA7938" w:rsidRDefault="00AA7938" w:rsidP="00AA7938">
      <w:pPr>
        <w:pStyle w:val="Bibliography"/>
        <w:rPr>
          <w:rFonts w:ascii="Calibri"/>
        </w:rPr>
      </w:pPr>
      <w:r w:rsidRPr="00AA7938">
        <w:rPr>
          <w:rFonts w:ascii="Calibri"/>
        </w:rPr>
        <w:t>12.</w:t>
      </w:r>
      <w:r w:rsidRPr="00AA7938">
        <w:rPr>
          <w:rFonts w:ascii="Calibri"/>
        </w:rPr>
        <w:tab/>
        <w:t xml:space="preserve">Schmidt, A. </w:t>
      </w:r>
      <w:r w:rsidRPr="00AA7938">
        <w:rPr>
          <w:rFonts w:ascii="Calibri"/>
          <w:i/>
          <w:iCs/>
        </w:rPr>
        <w:t>et al.</w:t>
      </w:r>
      <w:r w:rsidRPr="00AA7938">
        <w:rPr>
          <w:rFonts w:ascii="Calibri"/>
        </w:rPr>
        <w:t xml:space="preserve"> The quantitative and condition-dependent Escherichia coli proteome. </w:t>
      </w:r>
      <w:r w:rsidRPr="00AA7938">
        <w:rPr>
          <w:rFonts w:ascii="Calibri"/>
          <w:i/>
          <w:iCs/>
        </w:rPr>
        <w:t>Nat. Biotechnol.</w:t>
      </w:r>
      <w:r w:rsidRPr="00AA7938">
        <w:rPr>
          <w:rFonts w:ascii="Calibri"/>
        </w:rPr>
        <w:t xml:space="preserve"> </w:t>
      </w:r>
      <w:r w:rsidRPr="00AA7938">
        <w:rPr>
          <w:rFonts w:ascii="Calibri"/>
          <w:b/>
          <w:bCs/>
        </w:rPr>
        <w:t>advance online publication,</w:t>
      </w:r>
      <w:r w:rsidRPr="00AA7938">
        <w:rPr>
          <w:rFonts w:ascii="Calibri"/>
        </w:rPr>
        <w:t xml:space="preserve"> (2015).</w:t>
      </w:r>
    </w:p>
    <w:p w14:paraId="793B9014" w14:textId="77777777" w:rsidR="00AA7938" w:rsidRPr="00AA7938" w:rsidRDefault="00AA7938" w:rsidP="00AA7938">
      <w:pPr>
        <w:pStyle w:val="Bibliography"/>
        <w:rPr>
          <w:rFonts w:ascii="Calibri"/>
        </w:rPr>
      </w:pPr>
      <w:r w:rsidRPr="00AA7938">
        <w:rPr>
          <w:rFonts w:ascii="Calibri"/>
        </w:rPr>
        <w:t>13.</w:t>
      </w:r>
      <w:r w:rsidRPr="00AA7938">
        <w:rPr>
          <w:rFonts w:ascii="Calibri"/>
        </w:rPr>
        <w:tab/>
        <w:t xml:space="preserve">Lewis, N. E. </w:t>
      </w:r>
      <w:r w:rsidRPr="00AA7938">
        <w:rPr>
          <w:rFonts w:ascii="Calibri"/>
          <w:i/>
          <w:iCs/>
        </w:rPr>
        <w:t>et al.</w:t>
      </w:r>
      <w:r w:rsidRPr="00AA7938">
        <w:rPr>
          <w:rFonts w:ascii="Calibri"/>
        </w:rPr>
        <w:t xml:space="preserve"> Omic data from evolved E. coli are consistent with computed optimal growth from genome-scale models. </w:t>
      </w:r>
      <w:r w:rsidRPr="00AA7938">
        <w:rPr>
          <w:rFonts w:ascii="Calibri"/>
          <w:i/>
          <w:iCs/>
        </w:rPr>
        <w:t>Mol. Syst. Biol.</w:t>
      </w:r>
      <w:r w:rsidRPr="00AA7938">
        <w:rPr>
          <w:rFonts w:ascii="Calibri"/>
        </w:rPr>
        <w:t xml:space="preserve"> </w:t>
      </w:r>
      <w:r w:rsidRPr="00AA7938">
        <w:rPr>
          <w:rFonts w:ascii="Calibri"/>
          <w:b/>
          <w:bCs/>
        </w:rPr>
        <w:t>6,</w:t>
      </w:r>
      <w:r w:rsidRPr="00AA7938">
        <w:rPr>
          <w:rFonts w:ascii="Calibri"/>
        </w:rPr>
        <w:t xml:space="preserve"> 390 (2010).</w:t>
      </w:r>
    </w:p>
    <w:p w14:paraId="7D134BDE" w14:textId="77777777" w:rsidR="00AA7938" w:rsidRPr="00AA7938" w:rsidRDefault="00AA7938" w:rsidP="00AA7938">
      <w:pPr>
        <w:pStyle w:val="Bibliography"/>
        <w:rPr>
          <w:rFonts w:ascii="Calibri"/>
        </w:rPr>
      </w:pPr>
      <w:r w:rsidRPr="00AA7938">
        <w:rPr>
          <w:rFonts w:ascii="Calibri"/>
        </w:rPr>
        <w:t>14.</w:t>
      </w:r>
      <w:r w:rsidRPr="00AA7938">
        <w:rPr>
          <w:rFonts w:ascii="Calibri"/>
        </w:rPr>
        <w:tab/>
        <w:t xml:space="preserve">Lewis, N. E., Cho, B.-K., Knight, E. M. &amp; Palsson, B. O. Gene Expression Profiling and the Use of Genome-Scale In Silico Models of Escherichia coli for Analysis: Providing Context for Content. </w:t>
      </w:r>
      <w:r w:rsidRPr="00AA7938">
        <w:rPr>
          <w:rFonts w:ascii="Calibri"/>
          <w:i/>
          <w:iCs/>
        </w:rPr>
        <w:t>J. Bacteriol.</w:t>
      </w:r>
      <w:r w:rsidRPr="00AA7938">
        <w:rPr>
          <w:rFonts w:ascii="Calibri"/>
        </w:rPr>
        <w:t xml:space="preserve"> </w:t>
      </w:r>
      <w:r w:rsidRPr="00AA7938">
        <w:rPr>
          <w:rFonts w:ascii="Calibri"/>
          <w:b/>
          <w:bCs/>
        </w:rPr>
        <w:t>191,</w:t>
      </w:r>
      <w:r w:rsidRPr="00AA7938">
        <w:rPr>
          <w:rFonts w:ascii="Calibri"/>
        </w:rPr>
        <w:t xml:space="preserve"> 3437–3444 (2009).</w:t>
      </w:r>
    </w:p>
    <w:p w14:paraId="6852868C" w14:textId="77777777" w:rsidR="00AA7938" w:rsidRPr="00AA7938" w:rsidRDefault="00AA7938" w:rsidP="00AA7938">
      <w:pPr>
        <w:pStyle w:val="Bibliography"/>
        <w:rPr>
          <w:rFonts w:ascii="Calibri"/>
        </w:rPr>
      </w:pPr>
      <w:r w:rsidRPr="00AA7938">
        <w:rPr>
          <w:rFonts w:ascii="Calibri"/>
        </w:rPr>
        <w:t>15.</w:t>
      </w:r>
      <w:r w:rsidRPr="00AA7938">
        <w:rPr>
          <w:rFonts w:ascii="Calibri"/>
        </w:rPr>
        <w:tab/>
        <w:t xml:space="preserve">Love, M. I., Huber, W. &amp; Anders, S. Moderated estimation of fold change and dispersion for RNA-seq data with DESeq2. </w:t>
      </w:r>
      <w:r w:rsidRPr="00AA7938">
        <w:rPr>
          <w:rFonts w:ascii="Calibri"/>
          <w:i/>
          <w:iCs/>
        </w:rPr>
        <w:t>Genome Biol.</w:t>
      </w:r>
      <w:r w:rsidRPr="00AA7938">
        <w:rPr>
          <w:rFonts w:ascii="Calibri"/>
        </w:rPr>
        <w:t xml:space="preserve"> </w:t>
      </w:r>
      <w:r w:rsidRPr="00AA7938">
        <w:rPr>
          <w:rFonts w:ascii="Calibri"/>
          <w:b/>
          <w:bCs/>
        </w:rPr>
        <w:t>15,</w:t>
      </w:r>
      <w:r w:rsidRPr="00AA7938">
        <w:rPr>
          <w:rFonts w:ascii="Calibri"/>
        </w:rPr>
        <w:t xml:space="preserve"> 550 (2014).</w:t>
      </w:r>
    </w:p>
    <w:p w14:paraId="41008F49" w14:textId="77777777" w:rsidR="00AA7938" w:rsidRPr="00AA7938" w:rsidRDefault="00AA7938" w:rsidP="00AA7938">
      <w:pPr>
        <w:pStyle w:val="Bibliography"/>
        <w:rPr>
          <w:rFonts w:ascii="Calibri"/>
        </w:rPr>
      </w:pPr>
      <w:r w:rsidRPr="00AA7938">
        <w:rPr>
          <w:rFonts w:ascii="Calibri"/>
        </w:rPr>
        <w:t>16.</w:t>
      </w:r>
      <w:r w:rsidRPr="00AA7938">
        <w:rPr>
          <w:rFonts w:ascii="Calibri"/>
        </w:rPr>
        <w:tab/>
        <w:t xml:space="preserve">Kanehisa, M. &amp; Goto, S. KEGG: Kyoto Encyclopedia of Genes and Genomes. </w:t>
      </w:r>
      <w:r w:rsidRPr="00AA7938">
        <w:rPr>
          <w:rFonts w:ascii="Calibri"/>
          <w:i/>
          <w:iCs/>
        </w:rPr>
        <w:t>Nucleic Acids Res.</w:t>
      </w:r>
      <w:r w:rsidRPr="00AA7938">
        <w:rPr>
          <w:rFonts w:ascii="Calibri"/>
        </w:rPr>
        <w:t xml:space="preserve"> </w:t>
      </w:r>
      <w:r w:rsidRPr="00AA7938">
        <w:rPr>
          <w:rFonts w:ascii="Calibri"/>
          <w:b/>
          <w:bCs/>
        </w:rPr>
        <w:t>28,</w:t>
      </w:r>
      <w:r w:rsidRPr="00AA7938">
        <w:rPr>
          <w:rFonts w:ascii="Calibri"/>
        </w:rPr>
        <w:t xml:space="preserve"> 27–30 (2000).</w:t>
      </w:r>
    </w:p>
    <w:p w14:paraId="4D85C8F9" w14:textId="77777777" w:rsidR="00AA7938" w:rsidRPr="00AA7938" w:rsidRDefault="00AA7938" w:rsidP="00AA7938">
      <w:pPr>
        <w:pStyle w:val="Bibliography"/>
        <w:rPr>
          <w:rFonts w:ascii="Calibri"/>
        </w:rPr>
      </w:pPr>
      <w:r w:rsidRPr="00AA7938">
        <w:rPr>
          <w:rFonts w:ascii="Calibri"/>
        </w:rPr>
        <w:t>17.</w:t>
      </w:r>
      <w:r w:rsidRPr="00AA7938">
        <w:rPr>
          <w:rFonts w:ascii="Calibri"/>
        </w:rPr>
        <w:tab/>
        <w:t xml:space="preserve">Ashburner, M. </w:t>
      </w:r>
      <w:r w:rsidRPr="00AA7938">
        <w:rPr>
          <w:rFonts w:ascii="Calibri"/>
          <w:i/>
          <w:iCs/>
        </w:rPr>
        <w:t>et al.</w:t>
      </w:r>
      <w:r w:rsidRPr="00AA7938">
        <w:rPr>
          <w:rFonts w:ascii="Calibri"/>
        </w:rPr>
        <w:t xml:space="preserve"> Gene Ontology: tool for the unification of biology. </w:t>
      </w:r>
      <w:r w:rsidRPr="00AA7938">
        <w:rPr>
          <w:rFonts w:ascii="Calibri"/>
          <w:i/>
          <w:iCs/>
        </w:rPr>
        <w:t>Nat. Genet.</w:t>
      </w:r>
      <w:r w:rsidRPr="00AA7938">
        <w:rPr>
          <w:rFonts w:ascii="Calibri"/>
        </w:rPr>
        <w:t xml:space="preserve"> </w:t>
      </w:r>
      <w:r w:rsidRPr="00AA7938">
        <w:rPr>
          <w:rFonts w:ascii="Calibri"/>
          <w:b/>
          <w:bCs/>
        </w:rPr>
        <w:t>25,</w:t>
      </w:r>
      <w:r w:rsidRPr="00AA7938">
        <w:rPr>
          <w:rFonts w:ascii="Calibri"/>
        </w:rPr>
        <w:t xml:space="preserve"> 25–29 (2000).</w:t>
      </w:r>
    </w:p>
    <w:p w14:paraId="207BD00D" w14:textId="77777777" w:rsidR="00AA7938" w:rsidRPr="00AA7938" w:rsidRDefault="00AA7938" w:rsidP="00AA7938">
      <w:pPr>
        <w:pStyle w:val="Bibliography"/>
        <w:rPr>
          <w:rFonts w:ascii="Calibri"/>
        </w:rPr>
      </w:pPr>
      <w:r w:rsidRPr="00AA7938">
        <w:rPr>
          <w:rFonts w:ascii="Calibri"/>
        </w:rPr>
        <w:t>18.</w:t>
      </w:r>
      <w:r w:rsidRPr="00AA7938">
        <w:rPr>
          <w:rFonts w:ascii="Calibri"/>
        </w:rPr>
        <w:tab/>
        <w:t xml:space="preserve">Huang, D. W., Sherman, B. T. &amp; Lempicki, R. A. Systematic and integrative analysis of large gene lists using DAVID bioinformatics resources. </w:t>
      </w:r>
      <w:r w:rsidRPr="00AA7938">
        <w:rPr>
          <w:rFonts w:ascii="Calibri"/>
          <w:i/>
          <w:iCs/>
        </w:rPr>
        <w:t>Nat. Protoc.</w:t>
      </w:r>
      <w:r w:rsidRPr="00AA7938">
        <w:rPr>
          <w:rFonts w:ascii="Calibri"/>
        </w:rPr>
        <w:t xml:space="preserve"> </w:t>
      </w:r>
      <w:r w:rsidRPr="00AA7938">
        <w:rPr>
          <w:rFonts w:ascii="Calibri"/>
          <w:b/>
          <w:bCs/>
        </w:rPr>
        <w:t>4,</w:t>
      </w:r>
      <w:r w:rsidRPr="00AA7938">
        <w:rPr>
          <w:rFonts w:ascii="Calibri"/>
        </w:rPr>
        <w:t xml:space="preserve"> 44–57 (2008).</w:t>
      </w:r>
    </w:p>
    <w:p w14:paraId="48E94329" w14:textId="77777777" w:rsidR="00AA7938" w:rsidRPr="00AA7938" w:rsidRDefault="00AA7938" w:rsidP="00AA7938">
      <w:pPr>
        <w:pStyle w:val="Bibliography"/>
        <w:rPr>
          <w:rFonts w:ascii="Calibri"/>
        </w:rPr>
      </w:pPr>
      <w:r w:rsidRPr="00AA7938">
        <w:rPr>
          <w:rFonts w:ascii="Calibri"/>
        </w:rPr>
        <w:t>19.</w:t>
      </w:r>
      <w:r w:rsidRPr="00AA7938">
        <w:rPr>
          <w:rFonts w:ascii="Calibri"/>
        </w:rPr>
        <w:tab/>
        <w:t xml:space="preserve">Shi, W., Li, C., Louise, C. J. &amp; Adler, J. Mechanism of adverse conditions causing lack of flagella in Escherichia coli. </w:t>
      </w:r>
      <w:r w:rsidRPr="00AA7938">
        <w:rPr>
          <w:rFonts w:ascii="Calibri"/>
          <w:i/>
          <w:iCs/>
        </w:rPr>
        <w:t>J. Bacteriol.</w:t>
      </w:r>
      <w:r w:rsidRPr="00AA7938">
        <w:rPr>
          <w:rFonts w:ascii="Calibri"/>
        </w:rPr>
        <w:t xml:space="preserve"> </w:t>
      </w:r>
      <w:r w:rsidRPr="00AA7938">
        <w:rPr>
          <w:rFonts w:ascii="Calibri"/>
          <w:b/>
          <w:bCs/>
        </w:rPr>
        <w:t>175,</w:t>
      </w:r>
      <w:r w:rsidRPr="00AA7938">
        <w:rPr>
          <w:rFonts w:ascii="Calibri"/>
        </w:rPr>
        <w:t xml:space="preserve"> 2236–2240 (1993).</w:t>
      </w:r>
    </w:p>
    <w:p w14:paraId="37C25DD4" w14:textId="77777777" w:rsidR="00AA7938" w:rsidRPr="00AA7938" w:rsidRDefault="00AA7938" w:rsidP="00AA7938">
      <w:pPr>
        <w:pStyle w:val="Bibliography"/>
        <w:rPr>
          <w:rFonts w:ascii="Calibri"/>
        </w:rPr>
      </w:pPr>
      <w:r w:rsidRPr="00AA7938">
        <w:rPr>
          <w:rFonts w:ascii="Calibri"/>
        </w:rPr>
        <w:t>20.</w:t>
      </w:r>
      <w:r w:rsidRPr="00AA7938">
        <w:rPr>
          <w:rFonts w:ascii="Calibri"/>
        </w:rPr>
        <w:tab/>
        <w:t xml:space="preserve">Braun, V., Hantke, K. &amp; Köster, W. Bacterial iron transport: mechanisms, genetics, and regulation. </w:t>
      </w:r>
      <w:r w:rsidRPr="00AA7938">
        <w:rPr>
          <w:rFonts w:ascii="Calibri"/>
          <w:i/>
          <w:iCs/>
        </w:rPr>
        <w:t>Met. Ions Biol. Syst.</w:t>
      </w:r>
      <w:r w:rsidRPr="00AA7938">
        <w:rPr>
          <w:rFonts w:ascii="Calibri"/>
        </w:rPr>
        <w:t xml:space="preserve"> </w:t>
      </w:r>
      <w:r w:rsidRPr="00AA7938">
        <w:rPr>
          <w:rFonts w:ascii="Calibri"/>
          <w:b/>
          <w:bCs/>
        </w:rPr>
        <w:t>35,</w:t>
      </w:r>
      <w:r w:rsidRPr="00AA7938">
        <w:rPr>
          <w:rFonts w:ascii="Calibri"/>
        </w:rPr>
        <w:t xml:space="preserve"> 67–145 (1998).</w:t>
      </w:r>
    </w:p>
    <w:p w14:paraId="36965101" w14:textId="77777777" w:rsidR="00AA7938" w:rsidRPr="00AA7938" w:rsidRDefault="00AA7938" w:rsidP="00AA7938">
      <w:pPr>
        <w:pStyle w:val="Bibliography"/>
        <w:rPr>
          <w:rFonts w:ascii="Calibri"/>
        </w:rPr>
      </w:pPr>
      <w:r w:rsidRPr="00AA7938">
        <w:rPr>
          <w:rFonts w:ascii="Calibri"/>
        </w:rPr>
        <w:t>21.</w:t>
      </w:r>
      <w:r w:rsidRPr="00AA7938">
        <w:rPr>
          <w:rFonts w:ascii="Calibri"/>
        </w:rPr>
        <w:tab/>
        <w:t xml:space="preserve">Weissenborn, D. L., Wittekindt, N. &amp; Larson, T. J. Structure and regulation of the glpFK operon encoding glycerol diffusion facilitator and glycerol kinase of Escherichia coli K-12. </w:t>
      </w:r>
      <w:r w:rsidRPr="00AA7938">
        <w:rPr>
          <w:rFonts w:ascii="Calibri"/>
          <w:i/>
          <w:iCs/>
        </w:rPr>
        <w:t>J. Biol. Chem.</w:t>
      </w:r>
      <w:r w:rsidRPr="00AA7938">
        <w:rPr>
          <w:rFonts w:ascii="Calibri"/>
        </w:rPr>
        <w:t xml:space="preserve"> </w:t>
      </w:r>
      <w:r w:rsidRPr="00AA7938">
        <w:rPr>
          <w:rFonts w:ascii="Calibri"/>
          <w:b/>
          <w:bCs/>
        </w:rPr>
        <w:t>267,</w:t>
      </w:r>
      <w:r w:rsidRPr="00AA7938">
        <w:rPr>
          <w:rFonts w:ascii="Calibri"/>
        </w:rPr>
        <w:t xml:space="preserve"> 6122–6131 (1992).</w:t>
      </w:r>
    </w:p>
    <w:p w14:paraId="3FAE55AD" w14:textId="77777777" w:rsidR="00AA7938" w:rsidRPr="00AA7938" w:rsidRDefault="00AA7938" w:rsidP="00AA7938">
      <w:pPr>
        <w:pStyle w:val="Bibliography"/>
        <w:rPr>
          <w:rFonts w:ascii="Calibri"/>
        </w:rPr>
      </w:pPr>
      <w:r w:rsidRPr="00AA7938">
        <w:rPr>
          <w:rFonts w:ascii="Calibri"/>
        </w:rPr>
        <w:t>22.</w:t>
      </w:r>
      <w:r w:rsidRPr="00AA7938">
        <w:rPr>
          <w:rFonts w:ascii="Calibri"/>
        </w:rPr>
        <w:tab/>
        <w:t xml:space="preserve">Fujita, Y., Nihashi, J. &amp; Fujita, T. The characterization and cloning of a gluconate (gnt) operon of Bacillus subtilis. </w:t>
      </w:r>
      <w:r w:rsidRPr="00AA7938">
        <w:rPr>
          <w:rFonts w:ascii="Calibri"/>
          <w:i/>
          <w:iCs/>
        </w:rPr>
        <w:t>J. Gen. Microbiol.</w:t>
      </w:r>
      <w:r w:rsidRPr="00AA7938">
        <w:rPr>
          <w:rFonts w:ascii="Calibri"/>
        </w:rPr>
        <w:t xml:space="preserve"> </w:t>
      </w:r>
      <w:r w:rsidRPr="00AA7938">
        <w:rPr>
          <w:rFonts w:ascii="Calibri"/>
          <w:b/>
          <w:bCs/>
        </w:rPr>
        <w:t>132,</w:t>
      </w:r>
      <w:r w:rsidRPr="00AA7938">
        <w:rPr>
          <w:rFonts w:ascii="Calibri"/>
        </w:rPr>
        <w:t xml:space="preserve"> 161–169 (1986).</w:t>
      </w:r>
    </w:p>
    <w:p w14:paraId="1E199E2C" w14:textId="77777777" w:rsidR="00AA7938" w:rsidRPr="00AA7938" w:rsidRDefault="00AA7938" w:rsidP="00AA7938">
      <w:pPr>
        <w:pStyle w:val="Bibliography"/>
        <w:rPr>
          <w:rFonts w:ascii="Calibri"/>
        </w:rPr>
      </w:pPr>
      <w:r w:rsidRPr="00AA7938">
        <w:rPr>
          <w:rFonts w:ascii="Calibri"/>
        </w:rPr>
        <w:t>23.</w:t>
      </w:r>
      <w:r w:rsidRPr="00AA7938">
        <w:rPr>
          <w:rFonts w:ascii="Calibri"/>
        </w:rPr>
        <w:tab/>
        <w:t xml:space="preserve">Bausch, C. </w:t>
      </w:r>
      <w:r w:rsidRPr="00AA7938">
        <w:rPr>
          <w:rFonts w:ascii="Calibri"/>
          <w:i/>
          <w:iCs/>
        </w:rPr>
        <w:t>et al.</w:t>
      </w:r>
      <w:r w:rsidRPr="00AA7938">
        <w:rPr>
          <w:rFonts w:ascii="Calibri"/>
        </w:rPr>
        <w:t xml:space="preserve"> Sequence analysis of the GntII (subsidiary) system for gluconate metabolism reveals a novel pathway for L-idonic acid catabolism in Escherichia coli. </w:t>
      </w:r>
      <w:r w:rsidRPr="00AA7938">
        <w:rPr>
          <w:rFonts w:ascii="Calibri"/>
          <w:i/>
          <w:iCs/>
        </w:rPr>
        <w:t>J. Bacteriol.</w:t>
      </w:r>
      <w:r w:rsidRPr="00AA7938">
        <w:rPr>
          <w:rFonts w:ascii="Calibri"/>
        </w:rPr>
        <w:t xml:space="preserve"> </w:t>
      </w:r>
      <w:r w:rsidRPr="00AA7938">
        <w:rPr>
          <w:rFonts w:ascii="Calibri"/>
          <w:b/>
          <w:bCs/>
        </w:rPr>
        <w:t>180,</w:t>
      </w:r>
      <w:r w:rsidRPr="00AA7938">
        <w:rPr>
          <w:rFonts w:ascii="Calibri"/>
        </w:rPr>
        <w:t xml:space="preserve"> 3704–3710 (1998).</w:t>
      </w:r>
    </w:p>
    <w:p w14:paraId="57D5CD08" w14:textId="77777777" w:rsidR="00AA7938" w:rsidRPr="00AA7938" w:rsidRDefault="00AA7938" w:rsidP="00AA7938">
      <w:pPr>
        <w:pStyle w:val="Bibliography"/>
        <w:rPr>
          <w:rFonts w:ascii="Calibri"/>
        </w:rPr>
      </w:pPr>
      <w:r w:rsidRPr="00AA7938">
        <w:rPr>
          <w:rFonts w:ascii="Calibri"/>
        </w:rPr>
        <w:t>24.</w:t>
      </w:r>
      <w:r w:rsidRPr="00AA7938">
        <w:rPr>
          <w:rFonts w:ascii="Calibri"/>
        </w:rPr>
        <w:tab/>
        <w:t xml:space="preserve">Dong, J. M., Taylor, J. S., Latour, D. J., Iuchi, S. &amp; Lin, E. C. Three overlapping lct genes involved in L-lactate utilization by Escherichia coli. </w:t>
      </w:r>
      <w:r w:rsidRPr="00AA7938">
        <w:rPr>
          <w:rFonts w:ascii="Calibri"/>
          <w:i/>
          <w:iCs/>
        </w:rPr>
        <w:t>J. Bacteriol.</w:t>
      </w:r>
      <w:r w:rsidRPr="00AA7938">
        <w:rPr>
          <w:rFonts w:ascii="Calibri"/>
        </w:rPr>
        <w:t xml:space="preserve"> </w:t>
      </w:r>
      <w:r w:rsidRPr="00AA7938">
        <w:rPr>
          <w:rFonts w:ascii="Calibri"/>
          <w:b/>
          <w:bCs/>
        </w:rPr>
        <w:t>175,</w:t>
      </w:r>
      <w:r w:rsidRPr="00AA7938">
        <w:rPr>
          <w:rFonts w:ascii="Calibri"/>
        </w:rPr>
        <w:t xml:space="preserve"> 6671–6678 (1993).</w:t>
      </w:r>
    </w:p>
    <w:p w14:paraId="40279DF3" w14:textId="77777777" w:rsidR="00AA7938" w:rsidRPr="00AA7938" w:rsidRDefault="00AA7938" w:rsidP="00AA7938">
      <w:pPr>
        <w:pStyle w:val="Bibliography"/>
        <w:rPr>
          <w:rFonts w:ascii="Calibri"/>
        </w:rPr>
      </w:pPr>
      <w:r w:rsidRPr="00AA7938">
        <w:rPr>
          <w:rFonts w:ascii="Calibri"/>
        </w:rPr>
        <w:t>25.</w:t>
      </w:r>
      <w:r w:rsidRPr="00AA7938">
        <w:rPr>
          <w:rFonts w:ascii="Calibri"/>
        </w:rPr>
        <w:tab/>
        <w:t xml:space="preserve">Gilad, Y. &amp; Mizrahi-Man, O. A reanalysis of mouse ENCODE comparative gene expression data. </w:t>
      </w:r>
      <w:r w:rsidRPr="00AA7938">
        <w:rPr>
          <w:rFonts w:ascii="Calibri"/>
          <w:i/>
          <w:iCs/>
        </w:rPr>
        <w:t>F1000Research</w:t>
      </w:r>
      <w:r w:rsidRPr="00AA7938">
        <w:rPr>
          <w:rFonts w:ascii="Calibri"/>
        </w:rPr>
        <w:t xml:space="preserve"> </w:t>
      </w:r>
      <w:r w:rsidRPr="00AA7938">
        <w:rPr>
          <w:rFonts w:ascii="Calibri"/>
          <w:b/>
          <w:bCs/>
        </w:rPr>
        <w:t>4,</w:t>
      </w:r>
      <w:r w:rsidRPr="00AA7938">
        <w:rPr>
          <w:rFonts w:ascii="Calibri"/>
        </w:rPr>
        <w:t xml:space="preserve"> 121 (2015).</w:t>
      </w:r>
    </w:p>
    <w:p w14:paraId="4AE33849" w14:textId="77777777" w:rsidR="00AA7938" w:rsidRPr="00AA7938" w:rsidRDefault="00AA7938" w:rsidP="00AA7938">
      <w:pPr>
        <w:pStyle w:val="Bibliography"/>
        <w:rPr>
          <w:rFonts w:ascii="Calibri"/>
        </w:rPr>
      </w:pPr>
      <w:r w:rsidRPr="00AA7938">
        <w:rPr>
          <w:rFonts w:ascii="Calibri"/>
        </w:rPr>
        <w:t>26.</w:t>
      </w:r>
      <w:r w:rsidRPr="00AA7938">
        <w:rPr>
          <w:rFonts w:ascii="Calibri"/>
        </w:rPr>
        <w:tab/>
        <w:t xml:space="preserve">Chen, C. </w:t>
      </w:r>
      <w:r w:rsidRPr="00AA7938">
        <w:rPr>
          <w:rFonts w:ascii="Calibri"/>
          <w:i/>
          <w:iCs/>
        </w:rPr>
        <w:t>et al.</w:t>
      </w:r>
      <w:r w:rsidRPr="00AA7938">
        <w:rPr>
          <w:rFonts w:ascii="Calibri"/>
        </w:rPr>
        <w:t xml:space="preserve"> Removing batch effects in analysis of expression microarray data: an evaluation of six batch adjustment methods. </w:t>
      </w:r>
      <w:r w:rsidRPr="00AA7938">
        <w:rPr>
          <w:rFonts w:ascii="Calibri"/>
          <w:i/>
          <w:iCs/>
        </w:rPr>
        <w:t>PloS One</w:t>
      </w:r>
      <w:r w:rsidRPr="00AA7938">
        <w:rPr>
          <w:rFonts w:ascii="Calibri"/>
        </w:rPr>
        <w:t xml:space="preserve"> </w:t>
      </w:r>
      <w:r w:rsidRPr="00AA7938">
        <w:rPr>
          <w:rFonts w:ascii="Calibri"/>
          <w:b/>
          <w:bCs/>
        </w:rPr>
        <w:t>6,</w:t>
      </w:r>
      <w:r w:rsidRPr="00AA7938">
        <w:rPr>
          <w:rFonts w:ascii="Calibri"/>
        </w:rPr>
        <w:t xml:space="preserve"> e17238 (2011).</w:t>
      </w:r>
    </w:p>
    <w:p w14:paraId="09F32D87" w14:textId="77777777" w:rsidR="00AA7938" w:rsidRPr="00AA7938" w:rsidRDefault="00AA7938" w:rsidP="00AA7938">
      <w:pPr>
        <w:pStyle w:val="Bibliography"/>
        <w:rPr>
          <w:rFonts w:ascii="Calibri"/>
        </w:rPr>
      </w:pPr>
      <w:r w:rsidRPr="00AA7938">
        <w:rPr>
          <w:rFonts w:ascii="Calibri"/>
        </w:rPr>
        <w:t>27.</w:t>
      </w:r>
      <w:r w:rsidRPr="00AA7938">
        <w:rPr>
          <w:rFonts w:ascii="Calibri"/>
        </w:rPr>
        <w:tab/>
        <w:t xml:space="preserve">Lazar, C. </w:t>
      </w:r>
      <w:r w:rsidRPr="00AA7938">
        <w:rPr>
          <w:rFonts w:ascii="Calibri"/>
          <w:i/>
          <w:iCs/>
        </w:rPr>
        <w:t>et al.</w:t>
      </w:r>
      <w:r w:rsidRPr="00AA7938">
        <w:rPr>
          <w:rFonts w:ascii="Calibri"/>
        </w:rPr>
        <w:t xml:space="preserve"> Batch effect removal methods for microarray gene expression data integration: a survey. </w:t>
      </w:r>
      <w:r w:rsidRPr="00AA7938">
        <w:rPr>
          <w:rFonts w:ascii="Calibri"/>
          <w:i/>
          <w:iCs/>
        </w:rPr>
        <w:t>Brief. Bioinform.</w:t>
      </w:r>
      <w:r w:rsidRPr="00AA7938">
        <w:rPr>
          <w:rFonts w:ascii="Calibri"/>
        </w:rPr>
        <w:t xml:space="preserve"> </w:t>
      </w:r>
      <w:r w:rsidRPr="00AA7938">
        <w:rPr>
          <w:rFonts w:ascii="Calibri"/>
          <w:b/>
          <w:bCs/>
        </w:rPr>
        <w:t>14,</w:t>
      </w:r>
      <w:r w:rsidRPr="00AA7938">
        <w:rPr>
          <w:rFonts w:ascii="Calibri"/>
        </w:rPr>
        <w:t xml:space="preserve"> 469–490 (2013).</w:t>
      </w:r>
    </w:p>
    <w:p w14:paraId="512641D3" w14:textId="77777777" w:rsidR="00AA7938" w:rsidRPr="00AA7938" w:rsidRDefault="00AA7938" w:rsidP="00AA7938">
      <w:pPr>
        <w:pStyle w:val="Bibliography"/>
        <w:rPr>
          <w:rFonts w:ascii="Calibri"/>
        </w:rPr>
      </w:pPr>
      <w:r w:rsidRPr="00AA7938">
        <w:rPr>
          <w:rFonts w:ascii="Calibri"/>
        </w:rPr>
        <w:t>28.</w:t>
      </w:r>
      <w:r w:rsidRPr="00AA7938">
        <w:rPr>
          <w:rFonts w:ascii="Calibri"/>
        </w:rPr>
        <w:tab/>
        <w:t xml:space="preserve">Johnson, W. E., Li, C. &amp; Rabinovic, A. Adjusting batch effects in microarray expression data using empirical Bayes methods. </w:t>
      </w:r>
      <w:r w:rsidRPr="00AA7938">
        <w:rPr>
          <w:rFonts w:ascii="Calibri"/>
          <w:i/>
          <w:iCs/>
        </w:rPr>
        <w:t>Biostat. Oxf. Engl.</w:t>
      </w:r>
      <w:r w:rsidRPr="00AA7938">
        <w:rPr>
          <w:rFonts w:ascii="Calibri"/>
        </w:rPr>
        <w:t xml:space="preserve"> </w:t>
      </w:r>
      <w:r w:rsidRPr="00AA7938">
        <w:rPr>
          <w:rFonts w:ascii="Calibri"/>
          <w:b/>
          <w:bCs/>
        </w:rPr>
        <w:t>8,</w:t>
      </w:r>
      <w:r w:rsidRPr="00AA7938">
        <w:rPr>
          <w:rFonts w:ascii="Calibri"/>
        </w:rPr>
        <w:t xml:space="preserve"> 118–127 (2007).</w:t>
      </w:r>
    </w:p>
    <w:p w14:paraId="43B814D1" w14:textId="77777777" w:rsidR="00AA7938" w:rsidRPr="00AA7938" w:rsidRDefault="00AA7938" w:rsidP="00AA7938">
      <w:pPr>
        <w:pStyle w:val="Bibliography"/>
        <w:rPr>
          <w:rFonts w:ascii="Calibri"/>
        </w:rPr>
      </w:pPr>
      <w:r w:rsidRPr="00AA7938">
        <w:rPr>
          <w:rFonts w:ascii="Calibri"/>
        </w:rPr>
        <w:t>29.</w:t>
      </w:r>
      <w:r w:rsidRPr="00AA7938">
        <w:rPr>
          <w:rFonts w:ascii="Calibri"/>
        </w:rPr>
        <w:tab/>
        <w:t xml:space="preserve">Luo, J. </w:t>
      </w:r>
      <w:r w:rsidRPr="00AA7938">
        <w:rPr>
          <w:rFonts w:ascii="Calibri"/>
          <w:i/>
          <w:iCs/>
        </w:rPr>
        <w:t>et al.</w:t>
      </w:r>
      <w:r w:rsidRPr="00AA7938">
        <w:rPr>
          <w:rFonts w:ascii="Calibri"/>
        </w:rPr>
        <w:t xml:space="preserve"> A comparison of batch effect removal methods for enhancement of prediction performance using MAQC-II microarray gene expression data. </w:t>
      </w:r>
      <w:r w:rsidRPr="00AA7938">
        <w:rPr>
          <w:rFonts w:ascii="Calibri"/>
          <w:i/>
          <w:iCs/>
        </w:rPr>
        <w:t>Pharmacogenomics J.</w:t>
      </w:r>
      <w:r w:rsidRPr="00AA7938">
        <w:rPr>
          <w:rFonts w:ascii="Calibri"/>
        </w:rPr>
        <w:t xml:space="preserve"> </w:t>
      </w:r>
      <w:r w:rsidRPr="00AA7938">
        <w:rPr>
          <w:rFonts w:ascii="Calibri"/>
          <w:b/>
          <w:bCs/>
        </w:rPr>
        <w:t>10,</w:t>
      </w:r>
      <w:r w:rsidRPr="00AA7938">
        <w:rPr>
          <w:rFonts w:ascii="Calibri"/>
        </w:rPr>
        <w:t xml:space="preserve"> 278–291 (2010).</w:t>
      </w:r>
    </w:p>
    <w:p w14:paraId="0803759D" w14:textId="77777777" w:rsidR="00AA7938" w:rsidRPr="00AA7938" w:rsidRDefault="00AA7938" w:rsidP="00AA7938">
      <w:pPr>
        <w:pStyle w:val="Bibliography"/>
        <w:rPr>
          <w:rFonts w:ascii="Calibri"/>
        </w:rPr>
      </w:pPr>
      <w:r w:rsidRPr="00AA7938">
        <w:rPr>
          <w:rFonts w:ascii="Calibri"/>
        </w:rPr>
        <w:t>30.</w:t>
      </w:r>
      <w:r w:rsidRPr="00AA7938">
        <w:rPr>
          <w:rFonts w:ascii="Calibri"/>
        </w:rPr>
        <w:tab/>
        <w:t xml:space="preserve">Zamboni, N., Fendt, S.-M., Rühl, M. &amp; Sauer, U. 13C-based metabolic flux analysis. </w:t>
      </w:r>
      <w:r w:rsidRPr="00AA7938">
        <w:rPr>
          <w:rFonts w:ascii="Calibri"/>
          <w:i/>
          <w:iCs/>
        </w:rPr>
        <w:t>Nat. Protoc.</w:t>
      </w:r>
      <w:r w:rsidRPr="00AA7938">
        <w:rPr>
          <w:rFonts w:ascii="Calibri"/>
        </w:rPr>
        <w:t xml:space="preserve"> </w:t>
      </w:r>
      <w:r w:rsidRPr="00AA7938">
        <w:rPr>
          <w:rFonts w:ascii="Calibri"/>
          <w:b/>
          <w:bCs/>
        </w:rPr>
        <w:t>4,</w:t>
      </w:r>
      <w:r w:rsidRPr="00AA7938">
        <w:rPr>
          <w:rFonts w:ascii="Calibri"/>
        </w:rPr>
        <w:t xml:space="preserve"> 878–892 (2009).</w:t>
      </w:r>
    </w:p>
    <w:p w14:paraId="07C3B9CB" w14:textId="77777777" w:rsidR="00AA7938" w:rsidRPr="00AA7938" w:rsidRDefault="00AA7938" w:rsidP="00AA7938">
      <w:pPr>
        <w:pStyle w:val="Bibliography"/>
        <w:rPr>
          <w:rFonts w:ascii="Calibri"/>
        </w:rPr>
      </w:pPr>
      <w:r w:rsidRPr="00AA7938">
        <w:rPr>
          <w:rFonts w:ascii="Calibri"/>
        </w:rPr>
        <w:t>31.</w:t>
      </w:r>
      <w:r w:rsidRPr="00AA7938">
        <w:rPr>
          <w:rFonts w:ascii="Calibri"/>
        </w:rPr>
        <w:tab/>
        <w:t xml:space="preserve">Zamboni, N., Fischer, E. &amp; Sauer, U. FiatFlux--a software for metabolic flux analysis from 13C-glucose experiments. </w:t>
      </w:r>
      <w:r w:rsidRPr="00AA7938">
        <w:rPr>
          <w:rFonts w:ascii="Calibri"/>
          <w:i/>
          <w:iCs/>
        </w:rPr>
        <w:t>BMC Bioinformatics</w:t>
      </w:r>
      <w:r w:rsidRPr="00AA7938">
        <w:rPr>
          <w:rFonts w:ascii="Calibri"/>
        </w:rPr>
        <w:t xml:space="preserve"> </w:t>
      </w:r>
      <w:r w:rsidRPr="00AA7938">
        <w:rPr>
          <w:rFonts w:ascii="Calibri"/>
          <w:b/>
          <w:bCs/>
        </w:rPr>
        <w:t>6,</w:t>
      </w:r>
      <w:r w:rsidRPr="00AA7938">
        <w:rPr>
          <w:rFonts w:ascii="Calibri"/>
        </w:rPr>
        <w:t xml:space="preserve"> 209 (2005).</w:t>
      </w:r>
    </w:p>
    <w:p w14:paraId="7ABB453C" w14:textId="77777777" w:rsidR="00AA7938" w:rsidRPr="00AA7938" w:rsidRDefault="00AA7938" w:rsidP="00AA7938">
      <w:pPr>
        <w:pStyle w:val="Bibliography"/>
        <w:rPr>
          <w:rFonts w:ascii="Calibri"/>
        </w:rPr>
      </w:pPr>
      <w:r w:rsidRPr="00AA7938">
        <w:rPr>
          <w:rFonts w:ascii="Calibri"/>
        </w:rPr>
        <w:t>32.</w:t>
      </w:r>
      <w:r w:rsidRPr="00AA7938">
        <w:rPr>
          <w:rFonts w:ascii="Calibri"/>
        </w:rPr>
        <w:tab/>
        <w:t xml:space="preserve">Madhulatha, T. S. An Overview on Clustering Methods. </w:t>
      </w:r>
      <w:r w:rsidRPr="00AA7938">
        <w:rPr>
          <w:rFonts w:ascii="Calibri"/>
          <w:i/>
          <w:iCs/>
        </w:rPr>
        <w:t>ArXiv12051117 Cs</w:t>
      </w:r>
      <w:r w:rsidRPr="00AA7938">
        <w:rPr>
          <w:rFonts w:ascii="Calibri"/>
        </w:rPr>
        <w:t xml:space="preserve"> (2012).</w:t>
      </w:r>
    </w:p>
    <w:p w14:paraId="4932E739" w14:textId="57CA2869" w:rsidR="0073706D" w:rsidRDefault="00FD014C"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16"/>
      <w:footerReference w:type="default" r:id="rId17"/>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effrey Barrick" w:date="2016-09-30T13:48:00Z" w:initials="JB">
    <w:p w14:paraId="462C1F67" w14:textId="2B863493" w:rsidR="0083485A" w:rsidRDefault="0083485A">
      <w:pPr>
        <w:pStyle w:val="CommentText"/>
      </w:pPr>
      <w:r>
        <w:rPr>
          <w:rStyle w:val="CommentReference"/>
        </w:rPr>
        <w:annotationRef/>
      </w:r>
      <w:r>
        <w:t xml:space="preserve">When you format, don't forget Italics for species names (e.g., Escherichia coli) and gene names (e.g., </w:t>
      </w:r>
      <w:r w:rsidRPr="00577D57">
        <w:rPr>
          <w:rFonts w:ascii="Calibri"/>
        </w:rPr>
        <w:t>glpFK</w:t>
      </w:r>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9195B6" w15:done="0"/>
  <w15:commentEx w15:paraId="0877F6E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9BBFE5" w14:textId="77777777" w:rsidR="0083485A" w:rsidRDefault="0083485A" w:rsidP="00522EEC">
      <w:r>
        <w:separator/>
      </w:r>
    </w:p>
  </w:endnote>
  <w:endnote w:type="continuationSeparator" w:id="0">
    <w:p w14:paraId="32CA2477" w14:textId="77777777" w:rsidR="0083485A" w:rsidRDefault="0083485A"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E90B2" w14:textId="77777777" w:rsidR="0083485A" w:rsidRDefault="0083485A"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83485A" w:rsidRDefault="0083485A"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1278C" w14:textId="77777777" w:rsidR="0083485A" w:rsidRDefault="0083485A"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80622">
      <w:rPr>
        <w:rStyle w:val="PageNumber"/>
        <w:noProof/>
      </w:rPr>
      <w:t>1</w:t>
    </w:r>
    <w:r>
      <w:rPr>
        <w:rStyle w:val="PageNumber"/>
      </w:rPr>
      <w:fldChar w:fldCharType="end"/>
    </w:r>
  </w:p>
  <w:p w14:paraId="7B2AAECF" w14:textId="77777777" w:rsidR="0083485A" w:rsidRDefault="0083485A"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C7CB05" w14:textId="77777777" w:rsidR="0083485A" w:rsidRDefault="0083485A" w:rsidP="00522EEC">
      <w:r>
        <w:separator/>
      </w:r>
    </w:p>
  </w:footnote>
  <w:footnote w:type="continuationSeparator" w:id="0">
    <w:p w14:paraId="5977DDEE" w14:textId="77777777" w:rsidR="0083485A" w:rsidRDefault="0083485A"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7D5"/>
    <w:rsid w:val="000152B2"/>
    <w:rsid w:val="000157A9"/>
    <w:rsid w:val="00015C6E"/>
    <w:rsid w:val="00017941"/>
    <w:rsid w:val="00025D52"/>
    <w:rsid w:val="00026777"/>
    <w:rsid w:val="00027230"/>
    <w:rsid w:val="00027E59"/>
    <w:rsid w:val="000331F9"/>
    <w:rsid w:val="00033329"/>
    <w:rsid w:val="00040964"/>
    <w:rsid w:val="00043BB9"/>
    <w:rsid w:val="00044BD7"/>
    <w:rsid w:val="0004760D"/>
    <w:rsid w:val="00047958"/>
    <w:rsid w:val="0005136E"/>
    <w:rsid w:val="000543FF"/>
    <w:rsid w:val="00054918"/>
    <w:rsid w:val="000637F5"/>
    <w:rsid w:val="00065BCB"/>
    <w:rsid w:val="0007017B"/>
    <w:rsid w:val="00075858"/>
    <w:rsid w:val="00075D89"/>
    <w:rsid w:val="00077A08"/>
    <w:rsid w:val="0008093B"/>
    <w:rsid w:val="00080EFE"/>
    <w:rsid w:val="00082143"/>
    <w:rsid w:val="00082F2D"/>
    <w:rsid w:val="0009107B"/>
    <w:rsid w:val="00092BE1"/>
    <w:rsid w:val="00092E0B"/>
    <w:rsid w:val="00093E5D"/>
    <w:rsid w:val="00095837"/>
    <w:rsid w:val="00095A90"/>
    <w:rsid w:val="00096BE9"/>
    <w:rsid w:val="000A2AE7"/>
    <w:rsid w:val="000A3282"/>
    <w:rsid w:val="000A633B"/>
    <w:rsid w:val="000B2CC7"/>
    <w:rsid w:val="000B6E87"/>
    <w:rsid w:val="000C2150"/>
    <w:rsid w:val="000D1BCF"/>
    <w:rsid w:val="000D2145"/>
    <w:rsid w:val="000D73E0"/>
    <w:rsid w:val="000D74E5"/>
    <w:rsid w:val="000E06AE"/>
    <w:rsid w:val="000E1868"/>
    <w:rsid w:val="000E22E3"/>
    <w:rsid w:val="000E472D"/>
    <w:rsid w:val="000E701E"/>
    <w:rsid w:val="0010034A"/>
    <w:rsid w:val="0010083E"/>
    <w:rsid w:val="0010248A"/>
    <w:rsid w:val="001037C7"/>
    <w:rsid w:val="0010485A"/>
    <w:rsid w:val="00105086"/>
    <w:rsid w:val="001072E5"/>
    <w:rsid w:val="00112B0F"/>
    <w:rsid w:val="00112FDC"/>
    <w:rsid w:val="00113A20"/>
    <w:rsid w:val="001146A4"/>
    <w:rsid w:val="00114B36"/>
    <w:rsid w:val="001212B6"/>
    <w:rsid w:val="00121F48"/>
    <w:rsid w:val="001239B2"/>
    <w:rsid w:val="00125D7D"/>
    <w:rsid w:val="00125E77"/>
    <w:rsid w:val="0012689C"/>
    <w:rsid w:val="00131079"/>
    <w:rsid w:val="00131B9D"/>
    <w:rsid w:val="0013216C"/>
    <w:rsid w:val="00135710"/>
    <w:rsid w:val="00142373"/>
    <w:rsid w:val="00144E06"/>
    <w:rsid w:val="0014521F"/>
    <w:rsid w:val="001477BA"/>
    <w:rsid w:val="00147C5D"/>
    <w:rsid w:val="00147D04"/>
    <w:rsid w:val="00150EA6"/>
    <w:rsid w:val="001520BE"/>
    <w:rsid w:val="001524AC"/>
    <w:rsid w:val="0015350C"/>
    <w:rsid w:val="00156779"/>
    <w:rsid w:val="00161AB8"/>
    <w:rsid w:val="00162DB1"/>
    <w:rsid w:val="00164066"/>
    <w:rsid w:val="00165313"/>
    <w:rsid w:val="00166861"/>
    <w:rsid w:val="001731D5"/>
    <w:rsid w:val="00175061"/>
    <w:rsid w:val="00175D58"/>
    <w:rsid w:val="00176A0E"/>
    <w:rsid w:val="00176D80"/>
    <w:rsid w:val="0018063D"/>
    <w:rsid w:val="0018344D"/>
    <w:rsid w:val="0018471F"/>
    <w:rsid w:val="00186D36"/>
    <w:rsid w:val="00195CF8"/>
    <w:rsid w:val="00195F58"/>
    <w:rsid w:val="00196B75"/>
    <w:rsid w:val="001A087C"/>
    <w:rsid w:val="001A2BE7"/>
    <w:rsid w:val="001A3CEB"/>
    <w:rsid w:val="001B0458"/>
    <w:rsid w:val="001B146F"/>
    <w:rsid w:val="001B1A8D"/>
    <w:rsid w:val="001B1B6F"/>
    <w:rsid w:val="001B74DF"/>
    <w:rsid w:val="001B76EC"/>
    <w:rsid w:val="001C2662"/>
    <w:rsid w:val="001C41CE"/>
    <w:rsid w:val="001C5445"/>
    <w:rsid w:val="001C6B4F"/>
    <w:rsid w:val="001D046D"/>
    <w:rsid w:val="001D240C"/>
    <w:rsid w:val="001D5AC3"/>
    <w:rsid w:val="001D7CD0"/>
    <w:rsid w:val="001E0F72"/>
    <w:rsid w:val="001E33D0"/>
    <w:rsid w:val="001E45EC"/>
    <w:rsid w:val="001E4DEA"/>
    <w:rsid w:val="001E6E35"/>
    <w:rsid w:val="001F3501"/>
    <w:rsid w:val="002006F0"/>
    <w:rsid w:val="002066C5"/>
    <w:rsid w:val="0021376A"/>
    <w:rsid w:val="0022078F"/>
    <w:rsid w:val="00222C86"/>
    <w:rsid w:val="00223EAB"/>
    <w:rsid w:val="00225D06"/>
    <w:rsid w:val="0022756B"/>
    <w:rsid w:val="002275D6"/>
    <w:rsid w:val="00231DE7"/>
    <w:rsid w:val="0023372E"/>
    <w:rsid w:val="002345FD"/>
    <w:rsid w:val="002358EE"/>
    <w:rsid w:val="00236284"/>
    <w:rsid w:val="00236FC0"/>
    <w:rsid w:val="00237F62"/>
    <w:rsid w:val="002461AB"/>
    <w:rsid w:val="002512FD"/>
    <w:rsid w:val="002542F9"/>
    <w:rsid w:val="00254379"/>
    <w:rsid w:val="002577BD"/>
    <w:rsid w:val="002620FC"/>
    <w:rsid w:val="00262505"/>
    <w:rsid w:val="00264187"/>
    <w:rsid w:val="00266E8D"/>
    <w:rsid w:val="00266F46"/>
    <w:rsid w:val="0026742C"/>
    <w:rsid w:val="0027166C"/>
    <w:rsid w:val="00271881"/>
    <w:rsid w:val="002722BC"/>
    <w:rsid w:val="00272744"/>
    <w:rsid w:val="002741BA"/>
    <w:rsid w:val="00276618"/>
    <w:rsid w:val="0028391D"/>
    <w:rsid w:val="002840C6"/>
    <w:rsid w:val="0028472E"/>
    <w:rsid w:val="00286CCC"/>
    <w:rsid w:val="00291773"/>
    <w:rsid w:val="00291C08"/>
    <w:rsid w:val="00291EBD"/>
    <w:rsid w:val="00294D1E"/>
    <w:rsid w:val="00296B35"/>
    <w:rsid w:val="00297DF6"/>
    <w:rsid w:val="002A0B70"/>
    <w:rsid w:val="002A1375"/>
    <w:rsid w:val="002A151E"/>
    <w:rsid w:val="002A6290"/>
    <w:rsid w:val="002A6E4A"/>
    <w:rsid w:val="002B40D1"/>
    <w:rsid w:val="002B428C"/>
    <w:rsid w:val="002B4F78"/>
    <w:rsid w:val="002B581E"/>
    <w:rsid w:val="002B5D02"/>
    <w:rsid w:val="002B7B6B"/>
    <w:rsid w:val="002C2528"/>
    <w:rsid w:val="002C37BA"/>
    <w:rsid w:val="002C5D75"/>
    <w:rsid w:val="002D55DA"/>
    <w:rsid w:val="002E44C6"/>
    <w:rsid w:val="002E584D"/>
    <w:rsid w:val="002E5C5C"/>
    <w:rsid w:val="002F26EF"/>
    <w:rsid w:val="002F39D1"/>
    <w:rsid w:val="002F57AD"/>
    <w:rsid w:val="0030374E"/>
    <w:rsid w:val="003067F7"/>
    <w:rsid w:val="00311020"/>
    <w:rsid w:val="00311BC1"/>
    <w:rsid w:val="00311C74"/>
    <w:rsid w:val="00315216"/>
    <w:rsid w:val="003152BA"/>
    <w:rsid w:val="00316923"/>
    <w:rsid w:val="00316CB1"/>
    <w:rsid w:val="0032028B"/>
    <w:rsid w:val="00321ADC"/>
    <w:rsid w:val="00323791"/>
    <w:rsid w:val="00325A61"/>
    <w:rsid w:val="00326987"/>
    <w:rsid w:val="00330759"/>
    <w:rsid w:val="0033252D"/>
    <w:rsid w:val="00345DA5"/>
    <w:rsid w:val="00346136"/>
    <w:rsid w:val="0035006B"/>
    <w:rsid w:val="00350671"/>
    <w:rsid w:val="00353D4F"/>
    <w:rsid w:val="00356F8E"/>
    <w:rsid w:val="0036081D"/>
    <w:rsid w:val="00360CF7"/>
    <w:rsid w:val="003641BC"/>
    <w:rsid w:val="00365D66"/>
    <w:rsid w:val="0036669B"/>
    <w:rsid w:val="00370076"/>
    <w:rsid w:val="0037039B"/>
    <w:rsid w:val="00370AE2"/>
    <w:rsid w:val="00372924"/>
    <w:rsid w:val="00373658"/>
    <w:rsid w:val="00374CB9"/>
    <w:rsid w:val="0037707E"/>
    <w:rsid w:val="00377566"/>
    <w:rsid w:val="003817CA"/>
    <w:rsid w:val="00381DF8"/>
    <w:rsid w:val="0038333A"/>
    <w:rsid w:val="00385FA0"/>
    <w:rsid w:val="00393FB7"/>
    <w:rsid w:val="00395B5F"/>
    <w:rsid w:val="00397891"/>
    <w:rsid w:val="00397900"/>
    <w:rsid w:val="003A14ED"/>
    <w:rsid w:val="003A26CD"/>
    <w:rsid w:val="003A289C"/>
    <w:rsid w:val="003B0078"/>
    <w:rsid w:val="003B0527"/>
    <w:rsid w:val="003B6152"/>
    <w:rsid w:val="003B79FE"/>
    <w:rsid w:val="003C6D84"/>
    <w:rsid w:val="003D29B3"/>
    <w:rsid w:val="003D3736"/>
    <w:rsid w:val="003D76B4"/>
    <w:rsid w:val="003E3019"/>
    <w:rsid w:val="003E404F"/>
    <w:rsid w:val="003E4218"/>
    <w:rsid w:val="003E56A5"/>
    <w:rsid w:val="003E5878"/>
    <w:rsid w:val="003F0158"/>
    <w:rsid w:val="003F0E76"/>
    <w:rsid w:val="003F167E"/>
    <w:rsid w:val="003F413A"/>
    <w:rsid w:val="00400F64"/>
    <w:rsid w:val="0040122D"/>
    <w:rsid w:val="00402885"/>
    <w:rsid w:val="00402DCD"/>
    <w:rsid w:val="00403971"/>
    <w:rsid w:val="00405B86"/>
    <w:rsid w:val="00410AE3"/>
    <w:rsid w:val="00413D87"/>
    <w:rsid w:val="0041515C"/>
    <w:rsid w:val="00417E6E"/>
    <w:rsid w:val="00420E6B"/>
    <w:rsid w:val="00421BD3"/>
    <w:rsid w:val="00423E7F"/>
    <w:rsid w:val="00424272"/>
    <w:rsid w:val="0042504E"/>
    <w:rsid w:val="00426B97"/>
    <w:rsid w:val="004275B7"/>
    <w:rsid w:val="00427DB6"/>
    <w:rsid w:val="00427E9A"/>
    <w:rsid w:val="00432A11"/>
    <w:rsid w:val="004334F7"/>
    <w:rsid w:val="00435168"/>
    <w:rsid w:val="00435700"/>
    <w:rsid w:val="00440CAA"/>
    <w:rsid w:val="00445B9E"/>
    <w:rsid w:val="00445CF9"/>
    <w:rsid w:val="00447686"/>
    <w:rsid w:val="00450CD0"/>
    <w:rsid w:val="00452923"/>
    <w:rsid w:val="00453096"/>
    <w:rsid w:val="00454FD3"/>
    <w:rsid w:val="004571F0"/>
    <w:rsid w:val="00460421"/>
    <w:rsid w:val="00461799"/>
    <w:rsid w:val="00462887"/>
    <w:rsid w:val="004667CE"/>
    <w:rsid w:val="0046734B"/>
    <w:rsid w:val="004677EA"/>
    <w:rsid w:val="00472012"/>
    <w:rsid w:val="00472806"/>
    <w:rsid w:val="004751DF"/>
    <w:rsid w:val="00475604"/>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1095E"/>
    <w:rsid w:val="00514CB4"/>
    <w:rsid w:val="00517811"/>
    <w:rsid w:val="00522EEC"/>
    <w:rsid w:val="00523BA6"/>
    <w:rsid w:val="00526C9C"/>
    <w:rsid w:val="0053050A"/>
    <w:rsid w:val="00531403"/>
    <w:rsid w:val="005346B9"/>
    <w:rsid w:val="00540D62"/>
    <w:rsid w:val="00542C1B"/>
    <w:rsid w:val="00544015"/>
    <w:rsid w:val="00544694"/>
    <w:rsid w:val="00550940"/>
    <w:rsid w:val="005531B3"/>
    <w:rsid w:val="00554522"/>
    <w:rsid w:val="005569EE"/>
    <w:rsid w:val="00561D83"/>
    <w:rsid w:val="00563777"/>
    <w:rsid w:val="0056488E"/>
    <w:rsid w:val="0056715C"/>
    <w:rsid w:val="0057090C"/>
    <w:rsid w:val="00571E88"/>
    <w:rsid w:val="00572BF0"/>
    <w:rsid w:val="0057500F"/>
    <w:rsid w:val="00577D57"/>
    <w:rsid w:val="0058264D"/>
    <w:rsid w:val="0058534C"/>
    <w:rsid w:val="0058663C"/>
    <w:rsid w:val="005923FC"/>
    <w:rsid w:val="005931D5"/>
    <w:rsid w:val="00593E95"/>
    <w:rsid w:val="0059625A"/>
    <w:rsid w:val="00596DC3"/>
    <w:rsid w:val="005974B0"/>
    <w:rsid w:val="005A2BDD"/>
    <w:rsid w:val="005A2E74"/>
    <w:rsid w:val="005A46FB"/>
    <w:rsid w:val="005A6A99"/>
    <w:rsid w:val="005A744D"/>
    <w:rsid w:val="005B15D1"/>
    <w:rsid w:val="005B3BAE"/>
    <w:rsid w:val="005B4126"/>
    <w:rsid w:val="005B5BAD"/>
    <w:rsid w:val="005B6450"/>
    <w:rsid w:val="005B7960"/>
    <w:rsid w:val="005C0286"/>
    <w:rsid w:val="005C33B3"/>
    <w:rsid w:val="005C7429"/>
    <w:rsid w:val="005D74F7"/>
    <w:rsid w:val="005E0DA3"/>
    <w:rsid w:val="005E33FB"/>
    <w:rsid w:val="005E3628"/>
    <w:rsid w:val="005E3DDE"/>
    <w:rsid w:val="005F0BA1"/>
    <w:rsid w:val="005F3944"/>
    <w:rsid w:val="005F56F1"/>
    <w:rsid w:val="00600550"/>
    <w:rsid w:val="006017FF"/>
    <w:rsid w:val="00613136"/>
    <w:rsid w:val="006131A8"/>
    <w:rsid w:val="00614298"/>
    <w:rsid w:val="006178FC"/>
    <w:rsid w:val="0062222B"/>
    <w:rsid w:val="006227A1"/>
    <w:rsid w:val="006232A4"/>
    <w:rsid w:val="00625119"/>
    <w:rsid w:val="006267EB"/>
    <w:rsid w:val="00635190"/>
    <w:rsid w:val="006368CC"/>
    <w:rsid w:val="006371E6"/>
    <w:rsid w:val="00640049"/>
    <w:rsid w:val="00642BA9"/>
    <w:rsid w:val="006447E6"/>
    <w:rsid w:val="00645904"/>
    <w:rsid w:val="00646480"/>
    <w:rsid w:val="0064686E"/>
    <w:rsid w:val="006473F8"/>
    <w:rsid w:val="00652677"/>
    <w:rsid w:val="00654F73"/>
    <w:rsid w:val="0065518D"/>
    <w:rsid w:val="00657FB0"/>
    <w:rsid w:val="00662F19"/>
    <w:rsid w:val="0066396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6B50"/>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1FF6"/>
    <w:rsid w:val="006D683F"/>
    <w:rsid w:val="006E0094"/>
    <w:rsid w:val="006E1081"/>
    <w:rsid w:val="006E3CAA"/>
    <w:rsid w:val="006E46BD"/>
    <w:rsid w:val="006E4EDD"/>
    <w:rsid w:val="006E5F33"/>
    <w:rsid w:val="006E683D"/>
    <w:rsid w:val="006F05AA"/>
    <w:rsid w:val="006F0B95"/>
    <w:rsid w:val="006F290A"/>
    <w:rsid w:val="006F2E1A"/>
    <w:rsid w:val="006F590A"/>
    <w:rsid w:val="006F70EB"/>
    <w:rsid w:val="0070648D"/>
    <w:rsid w:val="00707C7A"/>
    <w:rsid w:val="00707E1C"/>
    <w:rsid w:val="00707E3B"/>
    <w:rsid w:val="007111BA"/>
    <w:rsid w:val="00713927"/>
    <w:rsid w:val="00714675"/>
    <w:rsid w:val="00721886"/>
    <w:rsid w:val="007229C2"/>
    <w:rsid w:val="00724E47"/>
    <w:rsid w:val="007277AE"/>
    <w:rsid w:val="007278D7"/>
    <w:rsid w:val="00733062"/>
    <w:rsid w:val="00733208"/>
    <w:rsid w:val="00735377"/>
    <w:rsid w:val="00736DF0"/>
    <w:rsid w:val="0073706D"/>
    <w:rsid w:val="00737E49"/>
    <w:rsid w:val="00741675"/>
    <w:rsid w:val="00742C8E"/>
    <w:rsid w:val="007443C0"/>
    <w:rsid w:val="00744E11"/>
    <w:rsid w:val="00745B4F"/>
    <w:rsid w:val="00747CA9"/>
    <w:rsid w:val="00750FC0"/>
    <w:rsid w:val="00752B24"/>
    <w:rsid w:val="00752E78"/>
    <w:rsid w:val="007568A4"/>
    <w:rsid w:val="007570B2"/>
    <w:rsid w:val="0076152F"/>
    <w:rsid w:val="0076555F"/>
    <w:rsid w:val="007675B4"/>
    <w:rsid w:val="007716D9"/>
    <w:rsid w:val="007733E9"/>
    <w:rsid w:val="00773BDD"/>
    <w:rsid w:val="007754D8"/>
    <w:rsid w:val="00776B56"/>
    <w:rsid w:val="0077747E"/>
    <w:rsid w:val="00780E8E"/>
    <w:rsid w:val="007814D9"/>
    <w:rsid w:val="00783E85"/>
    <w:rsid w:val="00784F24"/>
    <w:rsid w:val="00790C42"/>
    <w:rsid w:val="00792F68"/>
    <w:rsid w:val="00794E3C"/>
    <w:rsid w:val="007A146E"/>
    <w:rsid w:val="007A1633"/>
    <w:rsid w:val="007A18E3"/>
    <w:rsid w:val="007A3A62"/>
    <w:rsid w:val="007A5465"/>
    <w:rsid w:val="007A5EFF"/>
    <w:rsid w:val="007B0321"/>
    <w:rsid w:val="007B145B"/>
    <w:rsid w:val="007B2679"/>
    <w:rsid w:val="007B2831"/>
    <w:rsid w:val="007D014B"/>
    <w:rsid w:val="007D2BD6"/>
    <w:rsid w:val="007E2476"/>
    <w:rsid w:val="007E3359"/>
    <w:rsid w:val="007E6243"/>
    <w:rsid w:val="007E786B"/>
    <w:rsid w:val="007F0E96"/>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72F5"/>
    <w:rsid w:val="008323BE"/>
    <w:rsid w:val="0083485A"/>
    <w:rsid w:val="00835315"/>
    <w:rsid w:val="0083665D"/>
    <w:rsid w:val="00837E59"/>
    <w:rsid w:val="00844B61"/>
    <w:rsid w:val="00847FA8"/>
    <w:rsid w:val="00850542"/>
    <w:rsid w:val="00850A8E"/>
    <w:rsid w:val="00855A4F"/>
    <w:rsid w:val="0086191E"/>
    <w:rsid w:val="0086412F"/>
    <w:rsid w:val="00864361"/>
    <w:rsid w:val="008663A4"/>
    <w:rsid w:val="0086748F"/>
    <w:rsid w:val="00870504"/>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24EF"/>
    <w:rsid w:val="008A2D18"/>
    <w:rsid w:val="008A3D35"/>
    <w:rsid w:val="008A41B4"/>
    <w:rsid w:val="008A551D"/>
    <w:rsid w:val="008A5A01"/>
    <w:rsid w:val="008A6286"/>
    <w:rsid w:val="008B0904"/>
    <w:rsid w:val="008B0BE3"/>
    <w:rsid w:val="008B1B39"/>
    <w:rsid w:val="008B6FB4"/>
    <w:rsid w:val="008B6FF4"/>
    <w:rsid w:val="008C0D13"/>
    <w:rsid w:val="008C2677"/>
    <w:rsid w:val="008C6351"/>
    <w:rsid w:val="008C75B1"/>
    <w:rsid w:val="008C775A"/>
    <w:rsid w:val="008D4D86"/>
    <w:rsid w:val="008E7153"/>
    <w:rsid w:val="008F095B"/>
    <w:rsid w:val="008F1107"/>
    <w:rsid w:val="008F4064"/>
    <w:rsid w:val="008F5AAF"/>
    <w:rsid w:val="008F70A9"/>
    <w:rsid w:val="00900ACB"/>
    <w:rsid w:val="00905AFC"/>
    <w:rsid w:val="00905F55"/>
    <w:rsid w:val="009064AD"/>
    <w:rsid w:val="00907F84"/>
    <w:rsid w:val="00910C40"/>
    <w:rsid w:val="00911C60"/>
    <w:rsid w:val="00917659"/>
    <w:rsid w:val="0092097B"/>
    <w:rsid w:val="00921F9C"/>
    <w:rsid w:val="0093144E"/>
    <w:rsid w:val="00934500"/>
    <w:rsid w:val="00936426"/>
    <w:rsid w:val="009404FC"/>
    <w:rsid w:val="00943B10"/>
    <w:rsid w:val="00944057"/>
    <w:rsid w:val="009473E8"/>
    <w:rsid w:val="00956F36"/>
    <w:rsid w:val="00957C26"/>
    <w:rsid w:val="00964F22"/>
    <w:rsid w:val="00973449"/>
    <w:rsid w:val="00977129"/>
    <w:rsid w:val="00985D59"/>
    <w:rsid w:val="00990498"/>
    <w:rsid w:val="009907A4"/>
    <w:rsid w:val="0099174B"/>
    <w:rsid w:val="009923DA"/>
    <w:rsid w:val="00992AB7"/>
    <w:rsid w:val="009953EC"/>
    <w:rsid w:val="00996CAC"/>
    <w:rsid w:val="009A20A3"/>
    <w:rsid w:val="009A3703"/>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5D87"/>
    <w:rsid w:val="00A23289"/>
    <w:rsid w:val="00A25F48"/>
    <w:rsid w:val="00A34437"/>
    <w:rsid w:val="00A34874"/>
    <w:rsid w:val="00A3691E"/>
    <w:rsid w:val="00A40519"/>
    <w:rsid w:val="00A4741C"/>
    <w:rsid w:val="00A47D68"/>
    <w:rsid w:val="00A505E1"/>
    <w:rsid w:val="00A518C3"/>
    <w:rsid w:val="00A5224F"/>
    <w:rsid w:val="00A56276"/>
    <w:rsid w:val="00A6256D"/>
    <w:rsid w:val="00A64989"/>
    <w:rsid w:val="00A66F14"/>
    <w:rsid w:val="00A71DB1"/>
    <w:rsid w:val="00A722EF"/>
    <w:rsid w:val="00A74D3F"/>
    <w:rsid w:val="00A827AC"/>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C02FC"/>
    <w:rsid w:val="00AC1149"/>
    <w:rsid w:val="00AC2FB8"/>
    <w:rsid w:val="00AC3AF2"/>
    <w:rsid w:val="00AC4404"/>
    <w:rsid w:val="00AC4F09"/>
    <w:rsid w:val="00AD1EDC"/>
    <w:rsid w:val="00AE1031"/>
    <w:rsid w:val="00AE3110"/>
    <w:rsid w:val="00AE3578"/>
    <w:rsid w:val="00AE4741"/>
    <w:rsid w:val="00AF14DB"/>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61F8"/>
    <w:rsid w:val="00B26644"/>
    <w:rsid w:val="00B27658"/>
    <w:rsid w:val="00B31756"/>
    <w:rsid w:val="00B33532"/>
    <w:rsid w:val="00B37835"/>
    <w:rsid w:val="00B45BFA"/>
    <w:rsid w:val="00B45F0F"/>
    <w:rsid w:val="00B5267D"/>
    <w:rsid w:val="00B53684"/>
    <w:rsid w:val="00B67655"/>
    <w:rsid w:val="00B72654"/>
    <w:rsid w:val="00B8368E"/>
    <w:rsid w:val="00B90A02"/>
    <w:rsid w:val="00B91F46"/>
    <w:rsid w:val="00B97EC5"/>
    <w:rsid w:val="00BA2935"/>
    <w:rsid w:val="00BA3438"/>
    <w:rsid w:val="00BA506D"/>
    <w:rsid w:val="00BA5897"/>
    <w:rsid w:val="00BA589C"/>
    <w:rsid w:val="00BA7DA3"/>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FD5"/>
    <w:rsid w:val="00C16B38"/>
    <w:rsid w:val="00C16CA5"/>
    <w:rsid w:val="00C20353"/>
    <w:rsid w:val="00C20B82"/>
    <w:rsid w:val="00C21187"/>
    <w:rsid w:val="00C25B26"/>
    <w:rsid w:val="00C27356"/>
    <w:rsid w:val="00C30238"/>
    <w:rsid w:val="00C34D86"/>
    <w:rsid w:val="00C357EC"/>
    <w:rsid w:val="00C37EBB"/>
    <w:rsid w:val="00C40F74"/>
    <w:rsid w:val="00C41452"/>
    <w:rsid w:val="00C61A39"/>
    <w:rsid w:val="00C62836"/>
    <w:rsid w:val="00C6318C"/>
    <w:rsid w:val="00C63B06"/>
    <w:rsid w:val="00C64BDE"/>
    <w:rsid w:val="00C711F7"/>
    <w:rsid w:val="00C72465"/>
    <w:rsid w:val="00C77877"/>
    <w:rsid w:val="00C80BDE"/>
    <w:rsid w:val="00C826DA"/>
    <w:rsid w:val="00C85140"/>
    <w:rsid w:val="00C90590"/>
    <w:rsid w:val="00C93C2F"/>
    <w:rsid w:val="00C9740B"/>
    <w:rsid w:val="00C97B91"/>
    <w:rsid w:val="00CA028F"/>
    <w:rsid w:val="00CA1E44"/>
    <w:rsid w:val="00CA5118"/>
    <w:rsid w:val="00CB10D2"/>
    <w:rsid w:val="00CB1DA0"/>
    <w:rsid w:val="00CB1E8D"/>
    <w:rsid w:val="00CB378A"/>
    <w:rsid w:val="00CB4D63"/>
    <w:rsid w:val="00CC0143"/>
    <w:rsid w:val="00CC2E0E"/>
    <w:rsid w:val="00CC775D"/>
    <w:rsid w:val="00CD00D0"/>
    <w:rsid w:val="00CE0980"/>
    <w:rsid w:val="00CE1AA2"/>
    <w:rsid w:val="00CE52AB"/>
    <w:rsid w:val="00CE53E5"/>
    <w:rsid w:val="00CF071D"/>
    <w:rsid w:val="00CF2574"/>
    <w:rsid w:val="00D0045F"/>
    <w:rsid w:val="00D0133B"/>
    <w:rsid w:val="00D034B9"/>
    <w:rsid w:val="00D04174"/>
    <w:rsid w:val="00D04EB2"/>
    <w:rsid w:val="00D05A2D"/>
    <w:rsid w:val="00D138E2"/>
    <w:rsid w:val="00D16D77"/>
    <w:rsid w:val="00D20726"/>
    <w:rsid w:val="00D30269"/>
    <w:rsid w:val="00D32C68"/>
    <w:rsid w:val="00D40704"/>
    <w:rsid w:val="00D41480"/>
    <w:rsid w:val="00D42B12"/>
    <w:rsid w:val="00D4595F"/>
    <w:rsid w:val="00D45B79"/>
    <w:rsid w:val="00D507C5"/>
    <w:rsid w:val="00D51D05"/>
    <w:rsid w:val="00D51F87"/>
    <w:rsid w:val="00D532F6"/>
    <w:rsid w:val="00D55F77"/>
    <w:rsid w:val="00D5631A"/>
    <w:rsid w:val="00D565BA"/>
    <w:rsid w:val="00D62342"/>
    <w:rsid w:val="00D63921"/>
    <w:rsid w:val="00D67E01"/>
    <w:rsid w:val="00D72B9E"/>
    <w:rsid w:val="00D72FF6"/>
    <w:rsid w:val="00D73E39"/>
    <w:rsid w:val="00D75A2C"/>
    <w:rsid w:val="00D76036"/>
    <w:rsid w:val="00D76960"/>
    <w:rsid w:val="00D80617"/>
    <w:rsid w:val="00D80A53"/>
    <w:rsid w:val="00D81A7B"/>
    <w:rsid w:val="00D8265E"/>
    <w:rsid w:val="00D84483"/>
    <w:rsid w:val="00D8496A"/>
    <w:rsid w:val="00D87713"/>
    <w:rsid w:val="00D93251"/>
    <w:rsid w:val="00D94FD6"/>
    <w:rsid w:val="00D96440"/>
    <w:rsid w:val="00D968AB"/>
    <w:rsid w:val="00D9741C"/>
    <w:rsid w:val="00D97BDB"/>
    <w:rsid w:val="00DA13EE"/>
    <w:rsid w:val="00DA5FF2"/>
    <w:rsid w:val="00DB2D98"/>
    <w:rsid w:val="00DB43CE"/>
    <w:rsid w:val="00DB46D5"/>
    <w:rsid w:val="00DB5BD2"/>
    <w:rsid w:val="00DB7EBB"/>
    <w:rsid w:val="00DC23E8"/>
    <w:rsid w:val="00DC2788"/>
    <w:rsid w:val="00DC54D6"/>
    <w:rsid w:val="00DC6C5E"/>
    <w:rsid w:val="00DC7EA0"/>
    <w:rsid w:val="00DD2DF5"/>
    <w:rsid w:val="00DD4E2A"/>
    <w:rsid w:val="00DD62E5"/>
    <w:rsid w:val="00DE280D"/>
    <w:rsid w:val="00DE3A91"/>
    <w:rsid w:val="00DF2F68"/>
    <w:rsid w:val="00E03271"/>
    <w:rsid w:val="00E053FD"/>
    <w:rsid w:val="00E0611C"/>
    <w:rsid w:val="00E062E9"/>
    <w:rsid w:val="00E077A7"/>
    <w:rsid w:val="00E07902"/>
    <w:rsid w:val="00E20BA0"/>
    <w:rsid w:val="00E20DE1"/>
    <w:rsid w:val="00E2605C"/>
    <w:rsid w:val="00E2642A"/>
    <w:rsid w:val="00E271BC"/>
    <w:rsid w:val="00E36838"/>
    <w:rsid w:val="00E41A2F"/>
    <w:rsid w:val="00E44657"/>
    <w:rsid w:val="00E50529"/>
    <w:rsid w:val="00E51B45"/>
    <w:rsid w:val="00E5463A"/>
    <w:rsid w:val="00E547FB"/>
    <w:rsid w:val="00E565FB"/>
    <w:rsid w:val="00E566B9"/>
    <w:rsid w:val="00E6439A"/>
    <w:rsid w:val="00E64ACC"/>
    <w:rsid w:val="00E800BD"/>
    <w:rsid w:val="00E80622"/>
    <w:rsid w:val="00E81DB4"/>
    <w:rsid w:val="00E825C7"/>
    <w:rsid w:val="00E82863"/>
    <w:rsid w:val="00E84CB6"/>
    <w:rsid w:val="00E87FEC"/>
    <w:rsid w:val="00E932B2"/>
    <w:rsid w:val="00E9363E"/>
    <w:rsid w:val="00E937B4"/>
    <w:rsid w:val="00E956D5"/>
    <w:rsid w:val="00E95EF4"/>
    <w:rsid w:val="00EA3FFB"/>
    <w:rsid w:val="00EA44BC"/>
    <w:rsid w:val="00EA61CF"/>
    <w:rsid w:val="00EA70E0"/>
    <w:rsid w:val="00EB18D9"/>
    <w:rsid w:val="00EB3F3D"/>
    <w:rsid w:val="00EB454C"/>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1638"/>
    <w:rsid w:val="00EF7025"/>
    <w:rsid w:val="00F01109"/>
    <w:rsid w:val="00F01F0B"/>
    <w:rsid w:val="00F052B6"/>
    <w:rsid w:val="00F074D6"/>
    <w:rsid w:val="00F16271"/>
    <w:rsid w:val="00F21570"/>
    <w:rsid w:val="00F344FC"/>
    <w:rsid w:val="00F3535E"/>
    <w:rsid w:val="00F425EA"/>
    <w:rsid w:val="00F44D3A"/>
    <w:rsid w:val="00F45334"/>
    <w:rsid w:val="00F51155"/>
    <w:rsid w:val="00F549FD"/>
    <w:rsid w:val="00F64495"/>
    <w:rsid w:val="00F70712"/>
    <w:rsid w:val="00F77661"/>
    <w:rsid w:val="00F805B4"/>
    <w:rsid w:val="00F82AC8"/>
    <w:rsid w:val="00F8621A"/>
    <w:rsid w:val="00F907AE"/>
    <w:rsid w:val="00F91445"/>
    <w:rsid w:val="00F9451F"/>
    <w:rsid w:val="00F9749E"/>
    <w:rsid w:val="00FA0715"/>
    <w:rsid w:val="00FA16F6"/>
    <w:rsid w:val="00FA2A93"/>
    <w:rsid w:val="00FA3817"/>
    <w:rsid w:val="00FB0045"/>
    <w:rsid w:val="00FB078E"/>
    <w:rsid w:val="00FB69A1"/>
    <w:rsid w:val="00FC1023"/>
    <w:rsid w:val="00FC147D"/>
    <w:rsid w:val="00FC1E2E"/>
    <w:rsid w:val="00FC2620"/>
    <w:rsid w:val="00FC3461"/>
    <w:rsid w:val="00FC3494"/>
    <w:rsid w:val="00FC41F0"/>
    <w:rsid w:val="00FC478E"/>
    <w:rsid w:val="00FC5D83"/>
    <w:rsid w:val="00FD014C"/>
    <w:rsid w:val="00FD2504"/>
    <w:rsid w:val="00FD38BF"/>
    <w:rsid w:val="00FD59F1"/>
    <w:rsid w:val="00FD6FAD"/>
    <w:rsid w:val="00FD77EC"/>
    <w:rsid w:val="00FE0550"/>
    <w:rsid w:val="00FE0FD4"/>
    <w:rsid w:val="00FE2840"/>
    <w:rsid w:val="00FE43DE"/>
    <w:rsid w:val="00FE5EF3"/>
    <w:rsid w:val="00FE68DE"/>
    <w:rsid w:val="00FE7200"/>
    <w:rsid w:val="00FE78EA"/>
    <w:rsid w:val="00FF0471"/>
    <w:rsid w:val="00FF152A"/>
    <w:rsid w:val="00FF1DCB"/>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839E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umut.caglar@gmail.com" TargetMode="External"/><Relationship Id="rId20" Type="http://schemas.microsoft.com/office/2011/relationships/commentsExtended" Target="commentsExtended.xml"/><Relationship Id="rId10" Type="http://schemas.openxmlformats.org/officeDocument/2006/relationships/hyperlink" Target="mailto:marcotte@icmb.utexas.edu" TargetMode="External"/><Relationship Id="rId11" Type="http://schemas.openxmlformats.org/officeDocument/2006/relationships/hyperlink" Target="mailto:jbarrick@cm.utexas.edu" TargetMode="External"/><Relationship Id="rId12" Type="http://schemas.openxmlformats.org/officeDocument/2006/relationships/hyperlink" Target="mailto:wilke@austin.utexas.edu" TargetMode="External"/><Relationship Id="rId13" Type="http://schemas.openxmlformats.org/officeDocument/2006/relationships/hyperlink" Target="https://github.com/umutcaglar/ecoli_multiple_growth_conditions" TargetMode="External"/><Relationship Id="rId14" Type="http://schemas.openxmlformats.org/officeDocument/2006/relationships/hyperlink" Target="http://www.arl.army.mil/" TargetMode="External"/><Relationship Id="rId15" Type="http://schemas.openxmlformats.org/officeDocument/2006/relationships/comments" Target="comments.xm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511F2C-0D25-964B-8879-B189DCCCAF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27794</Words>
  <Characters>158432</Characters>
  <Application>Microsoft Macintosh Word</Application>
  <DocSecurity>4</DocSecurity>
  <Lines>1320</Lines>
  <Paragraphs>371</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s Na+ level, growth phase, and carbon source</vt:lpstr>
      <vt:lpstr>        In summary, the largest effect in mRNA abundances, growth phase, was similarly p</vt:lpstr>
      <vt:lpstr>        Identification of differentially expressed genes</vt:lpstr>
      <vt:lpstr>    Discussion</vt:lpstr>
    </vt:vector>
  </TitlesOfParts>
  <Company>ut austin</Company>
  <LinksUpToDate>false</LinksUpToDate>
  <CharactersWithSpaces>1858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Claus Wilke</cp:lastModifiedBy>
  <cp:revision>2</cp:revision>
  <dcterms:created xsi:type="dcterms:W3CDTF">2016-10-07T22:40:00Z</dcterms:created>
  <dcterms:modified xsi:type="dcterms:W3CDTF">2016-10-07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fnuqXoOZ"/&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